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97EC2A" w14:textId="56890172" w:rsidR="002A63F2" w:rsidRPr="00051DC0" w:rsidRDefault="00785601" w:rsidP="00041BE0">
      <w:pPr>
        <w:jc w:val="center"/>
        <w:rPr>
          <w:rFonts w:ascii="Calibri" w:hAnsi="Calibri"/>
          <w:b/>
          <w:color w:val="000000" w:themeColor="text1"/>
          <w:sz w:val="32"/>
          <w:szCs w:val="32"/>
          <w:lang w:val="en-US"/>
        </w:rPr>
      </w:pPr>
      <w:r>
        <w:rPr>
          <w:rFonts w:ascii="Calibri" w:hAnsi="Calibri"/>
          <w:b/>
          <w:color w:val="000000" w:themeColor="text1"/>
          <w:sz w:val="32"/>
          <w:szCs w:val="32"/>
          <w:lang w:val="en-US"/>
        </w:rPr>
        <w:t>On the prediction-inference dilemma in biomedicine</w:t>
      </w:r>
    </w:p>
    <w:p w14:paraId="33446F8F" w14:textId="77777777" w:rsidR="00041BE0" w:rsidRPr="00051DC0" w:rsidRDefault="00041BE0" w:rsidP="00041BE0">
      <w:pPr>
        <w:jc w:val="center"/>
        <w:rPr>
          <w:rFonts w:ascii="Calibri" w:hAnsi="Calibri"/>
          <w:b/>
          <w:color w:val="000000" w:themeColor="text1"/>
          <w:sz w:val="32"/>
          <w:szCs w:val="32"/>
          <w:lang w:val="en-US"/>
        </w:rPr>
      </w:pPr>
    </w:p>
    <w:p w14:paraId="373B487D" w14:textId="5D9A3A20" w:rsidR="007E55C6" w:rsidRPr="00785601" w:rsidRDefault="007E55C6" w:rsidP="002D2052">
      <w:pPr>
        <w:tabs>
          <w:tab w:val="left" w:pos="7513"/>
        </w:tabs>
        <w:jc w:val="center"/>
        <w:rPr>
          <w:rFonts w:ascii="Calibri" w:hAnsi="Calibri"/>
          <w:b/>
          <w:color w:val="000000" w:themeColor="text1"/>
        </w:rPr>
      </w:pPr>
      <w:r w:rsidRPr="00785601">
        <w:rPr>
          <w:rFonts w:ascii="Calibri" w:hAnsi="Calibri"/>
          <w:color w:val="000000" w:themeColor="text1"/>
        </w:rPr>
        <w:t>Danilo Bzdok</w:t>
      </w:r>
      <w:r w:rsidRPr="00785601">
        <w:rPr>
          <w:rFonts w:ascii="Calibri" w:hAnsi="Calibri"/>
          <w:color w:val="000000" w:themeColor="text1"/>
          <w:vertAlign w:val="superscript"/>
        </w:rPr>
        <w:t>1,2,3,*</w:t>
      </w:r>
      <w:r w:rsidR="00785601" w:rsidRPr="00785601">
        <w:rPr>
          <w:rFonts w:ascii="Calibri" w:hAnsi="Calibri"/>
          <w:color w:val="000000" w:themeColor="text1"/>
        </w:rPr>
        <w:t xml:space="preserve"> Denis Engemann</w:t>
      </w:r>
      <w:r w:rsidR="00785601" w:rsidRPr="00785601">
        <w:rPr>
          <w:rFonts w:ascii="Calibri" w:hAnsi="Calibri"/>
          <w:color w:val="000000" w:themeColor="text1"/>
          <w:vertAlign w:val="superscript"/>
        </w:rPr>
        <w:t>3</w:t>
      </w:r>
      <w:r w:rsidR="00785601" w:rsidRPr="00785601">
        <w:rPr>
          <w:rFonts w:ascii="Calibri" w:hAnsi="Calibri"/>
          <w:color w:val="000000" w:themeColor="text1"/>
        </w:rPr>
        <w:t>, Olivier</w:t>
      </w:r>
      <w:r w:rsidR="00785601">
        <w:rPr>
          <w:rFonts w:ascii="Calibri" w:hAnsi="Calibri"/>
          <w:color w:val="000000" w:themeColor="text1"/>
        </w:rPr>
        <w:t xml:space="preserve"> </w:t>
      </w:r>
      <w:r w:rsidR="00406FE3">
        <w:rPr>
          <w:rFonts w:ascii="Calibri" w:hAnsi="Calibri"/>
          <w:color w:val="000000" w:themeColor="text1"/>
        </w:rPr>
        <w:t>Gri</w:t>
      </w:r>
      <w:r w:rsidR="00785601" w:rsidRPr="00785601">
        <w:rPr>
          <w:rFonts w:ascii="Calibri" w:hAnsi="Calibri"/>
          <w:color w:val="000000" w:themeColor="text1"/>
        </w:rPr>
        <w:t>sel</w:t>
      </w:r>
      <w:r w:rsidR="00785601" w:rsidRPr="00785601">
        <w:rPr>
          <w:rFonts w:ascii="Calibri" w:hAnsi="Calibri"/>
          <w:color w:val="000000" w:themeColor="text1"/>
          <w:vertAlign w:val="superscript"/>
        </w:rPr>
        <w:t>3</w:t>
      </w:r>
      <w:r w:rsidR="00785601">
        <w:rPr>
          <w:rFonts w:ascii="Calibri" w:hAnsi="Calibri"/>
          <w:color w:val="000000" w:themeColor="text1"/>
        </w:rPr>
        <w:t xml:space="preserve">, </w:t>
      </w:r>
      <w:r w:rsidR="00785601" w:rsidRPr="00785601">
        <w:rPr>
          <w:rFonts w:ascii="Calibri" w:hAnsi="Calibri"/>
          <w:color w:val="000000" w:themeColor="text1"/>
        </w:rPr>
        <w:t>Gaël Varoquaux</w:t>
      </w:r>
      <w:r w:rsidR="00785601" w:rsidRPr="00785601">
        <w:rPr>
          <w:rFonts w:ascii="Calibri" w:hAnsi="Calibri"/>
          <w:color w:val="000000" w:themeColor="text1"/>
          <w:vertAlign w:val="superscript"/>
        </w:rPr>
        <w:t>3</w:t>
      </w:r>
      <w:r w:rsidR="00785601" w:rsidRPr="00785601">
        <w:rPr>
          <w:rFonts w:ascii="Calibri" w:hAnsi="Calibri"/>
          <w:color w:val="000000" w:themeColor="text1"/>
        </w:rPr>
        <w:t>, Bertrand Thirion</w:t>
      </w:r>
      <w:r w:rsidR="00785601" w:rsidRPr="00785601">
        <w:rPr>
          <w:rFonts w:ascii="Calibri" w:hAnsi="Calibri"/>
          <w:color w:val="000000" w:themeColor="text1"/>
          <w:vertAlign w:val="superscript"/>
        </w:rPr>
        <w:t>3</w:t>
      </w:r>
    </w:p>
    <w:p w14:paraId="7858B946" w14:textId="77777777" w:rsidR="007E55C6" w:rsidRPr="00785601" w:rsidRDefault="007E55C6" w:rsidP="007E55C6">
      <w:pPr>
        <w:rPr>
          <w:rFonts w:ascii="Calibri" w:eastAsia="Times New Roman" w:hAnsi="Calibri" w:cs="Arial"/>
          <w:color w:val="000000" w:themeColor="text1"/>
          <w:sz w:val="16"/>
          <w:szCs w:val="16"/>
        </w:rPr>
      </w:pPr>
    </w:p>
    <w:p w14:paraId="7EC8B8C6" w14:textId="77777777" w:rsidR="007E55C6" w:rsidRPr="00785601" w:rsidRDefault="007E55C6" w:rsidP="007E55C6">
      <w:pPr>
        <w:rPr>
          <w:rFonts w:ascii="Calibri" w:eastAsia="Times New Roman" w:hAnsi="Calibri" w:cs="Arial"/>
          <w:color w:val="000000" w:themeColor="text1"/>
          <w:sz w:val="16"/>
          <w:szCs w:val="16"/>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2 JARA-BRAIN, Jülich-Aachen Research Alliance, Germany</w:t>
      </w:r>
      <w:r w:rsidRPr="00051DC0">
        <w:rPr>
          <w:rFonts w:ascii="Calibri" w:eastAsia="Times New Roman" w:hAnsi="Calibri" w:cs="Arial"/>
          <w:color w:val="000000" w:themeColor="text1"/>
          <w:sz w:val="16"/>
          <w:szCs w:val="16"/>
          <w:lang w:val="en-US"/>
        </w:rPr>
        <w:br/>
        <w:t>3 Parietal team, INRIA, Neurospin, bat 145, CEA Saclay,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Prof. Danilo Bzdok,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051DC0">
        <w:rPr>
          <w:rFonts w:ascii="Calibri" w:hAnsi="Calibri"/>
          <w:color w:val="000000" w:themeColor="text1"/>
        </w:rPr>
        <w:t>Pauwelsstr. 30</w:t>
      </w:r>
    </w:p>
    <w:p w14:paraId="497C1B5E" w14:textId="6137C5AA" w:rsidR="007E55C6" w:rsidRPr="004420AB"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4420AB">
        <w:rPr>
          <w:rFonts w:ascii="Calibri" w:hAnsi="Calibri"/>
          <w:color w:val="000000" w:themeColor="text1"/>
        </w:rPr>
        <w:t>52074 Aachen</w:t>
      </w:r>
    </w:p>
    <w:p w14:paraId="3932B480" w14:textId="33A6EEB7" w:rsidR="007E55C6" w:rsidRPr="004420AB" w:rsidRDefault="007E55C6" w:rsidP="007E55C6">
      <w:pPr>
        <w:ind w:left="2124"/>
        <w:rPr>
          <w:rFonts w:ascii="Calibri" w:hAnsi="Calibri"/>
          <w:color w:val="000000" w:themeColor="text1"/>
        </w:rPr>
      </w:pPr>
      <w:r w:rsidRPr="004420AB">
        <w:rPr>
          <w:rFonts w:ascii="Calibri" w:hAnsi="Calibri"/>
          <w:color w:val="000000" w:themeColor="text1"/>
        </w:rPr>
        <w:t xml:space="preserve">    </w:t>
      </w:r>
      <w:r w:rsidR="00BF3A44" w:rsidRPr="004420AB">
        <w:rPr>
          <w:rFonts w:ascii="Calibri" w:hAnsi="Calibri"/>
          <w:color w:val="000000" w:themeColor="text1"/>
        </w:rPr>
        <w:t xml:space="preserve"> </w:t>
      </w:r>
      <w:r w:rsidRPr="004420AB">
        <w:rPr>
          <w:rFonts w:ascii="Calibri" w:hAnsi="Calibri"/>
          <w:color w:val="000000" w:themeColor="text1"/>
        </w:rPr>
        <w:t>GERMANY</w:t>
      </w:r>
    </w:p>
    <w:p w14:paraId="694353AF" w14:textId="77777777" w:rsidR="007E55C6" w:rsidRPr="004420AB" w:rsidRDefault="007E55C6" w:rsidP="007E55C6">
      <w:pPr>
        <w:rPr>
          <w:rFonts w:ascii="Calibri" w:hAnsi="Calibri"/>
          <w:color w:val="000000" w:themeColor="text1"/>
        </w:rPr>
      </w:pPr>
    </w:p>
    <w:p w14:paraId="69439021" w14:textId="77777777" w:rsidR="00500CCC" w:rsidRPr="004420AB" w:rsidRDefault="00500CCC" w:rsidP="007E55C6">
      <w:pPr>
        <w:rPr>
          <w:rFonts w:ascii="Calibri" w:hAnsi="Calibri"/>
          <w:color w:val="000000" w:themeColor="text1"/>
        </w:rPr>
      </w:pPr>
    </w:p>
    <w:p w14:paraId="1159FAB3" w14:textId="77777777" w:rsidR="00500CCC" w:rsidRPr="004420AB" w:rsidRDefault="00500CCC" w:rsidP="007E55C6">
      <w:pPr>
        <w:rPr>
          <w:rFonts w:ascii="Calibri" w:hAnsi="Calibri"/>
          <w:color w:val="000000" w:themeColor="text1"/>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4420AB">
        <w:rPr>
          <w:rFonts w:asciiTheme="minorHAnsi" w:hAnsiTheme="minorHAnsi" w:cs="Times New Roman"/>
          <w:color w:val="000000" w:themeColor="text1"/>
          <w:sz w:val="24"/>
          <w:szCs w:val="24"/>
          <w:lang w:val="de-DE"/>
        </w:rPr>
        <w:br w:type="column"/>
      </w:r>
      <w:r w:rsidR="002E7BB9" w:rsidRPr="00051DC0">
        <w:rPr>
          <w:rFonts w:ascii="Calibri" w:hAnsi="Calibri" w:cs="Times New Roman"/>
          <w:color w:val="000000" w:themeColor="text1"/>
          <w:sz w:val="24"/>
          <w:szCs w:val="24"/>
        </w:rPr>
        <w:lastRenderedPageBreak/>
        <w:t>Abstract</w:t>
      </w:r>
    </w:p>
    <w:p w14:paraId="78AC9C9F" w14:textId="404A7A57" w:rsidR="009069EA" w:rsidRPr="00051DC0" w:rsidRDefault="00FC7224" w:rsidP="00791AAE">
      <w:pPr>
        <w:contextualSpacing/>
        <w:jc w:val="both"/>
        <w:rPr>
          <w:rFonts w:ascii="Calibri" w:hAnsi="Calibri"/>
          <w:color w:val="000000" w:themeColor="text1"/>
          <w:lang w:val="en-US"/>
        </w:rPr>
      </w:pPr>
      <w:r>
        <w:rPr>
          <w:rFonts w:ascii="Calibri" w:hAnsi="Calibri"/>
          <w:color w:val="000000" w:themeColor="text1"/>
          <w:lang w:val="en-US"/>
        </w:rPr>
        <w:t>Many</w:t>
      </w:r>
      <w:r w:rsidR="00F74868">
        <w:rPr>
          <w:rFonts w:ascii="Calibri" w:hAnsi="Calibri"/>
          <w:color w:val="000000" w:themeColor="text1"/>
          <w:lang w:val="en-US"/>
        </w:rPr>
        <w:t xml:space="preserve"> achievements of </w:t>
      </w:r>
      <w:r w:rsidR="00103080">
        <w:rPr>
          <w:rFonts w:ascii="Calibri" w:hAnsi="Calibri"/>
          <w:color w:val="000000" w:themeColor="text1"/>
          <w:lang w:val="en-US"/>
        </w:rPr>
        <w:t>empirical</w:t>
      </w:r>
      <w:r w:rsidR="00AA3616">
        <w:rPr>
          <w:rFonts w:ascii="Calibri" w:hAnsi="Calibri"/>
          <w:color w:val="000000" w:themeColor="text1"/>
          <w:lang w:val="en-US"/>
        </w:rPr>
        <w:t xml:space="preserve"> research and </w:t>
      </w:r>
      <w:r w:rsidR="00F74868">
        <w:rPr>
          <w:rFonts w:ascii="Calibri" w:hAnsi="Calibri"/>
          <w:color w:val="000000" w:themeColor="text1"/>
          <w:lang w:val="en-US"/>
        </w:rPr>
        <w:t>evidence-based medicine in the 20</w:t>
      </w:r>
      <w:r w:rsidR="00F74868" w:rsidRPr="00F74868">
        <w:rPr>
          <w:rFonts w:ascii="Calibri" w:hAnsi="Calibri"/>
          <w:color w:val="000000" w:themeColor="text1"/>
          <w:vertAlign w:val="superscript"/>
          <w:lang w:val="en-US"/>
        </w:rPr>
        <w:t>th</w:t>
      </w:r>
      <w:r w:rsidR="00F74868">
        <w:rPr>
          <w:rFonts w:ascii="Calibri" w:hAnsi="Calibri"/>
          <w:color w:val="000000" w:themeColor="text1"/>
          <w:lang w:val="en-US"/>
        </w:rPr>
        <w:t xml:space="preserve"> century wer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In the 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42757">
        <w:rPr>
          <w:rFonts w:ascii="Calibri" w:hAnsi="Calibri"/>
          <w:color w:val="000000" w:themeColor="text1"/>
          <w:lang w:val="en-US"/>
        </w:rPr>
        <w:t>growing</w:t>
      </w:r>
      <w:r w:rsidR="009C6835">
        <w:rPr>
          <w:rFonts w:ascii="Calibri" w:hAnsi="Calibri"/>
          <w:color w:val="000000" w:themeColor="text1"/>
          <w:lang w:val="en-US"/>
        </w:rPr>
        <w:t xml:space="preserve"> ambition</w:t>
      </w:r>
      <w:r w:rsidR="00FB26B9">
        <w:rPr>
          <w:rFonts w:ascii="Calibri" w:hAnsi="Calibri"/>
          <w:color w:val="000000" w:themeColor="text1"/>
          <w:lang w:val="en-US"/>
        </w:rPr>
        <w:t>s</w:t>
      </w:r>
      <w:r w:rsidR="009C6835">
        <w:rPr>
          <w:rFonts w:ascii="Calibri" w:hAnsi="Calibri"/>
          <w:color w:val="000000" w:themeColor="text1"/>
          <w:lang w:val="en-US"/>
        </w:rPr>
        <w:t xml:space="preserve"> towards precision medicine </w:t>
      </w:r>
      <w:r w:rsidR="00FB26B9">
        <w:rPr>
          <w:rFonts w:ascii="Calibri" w:hAnsi="Calibri"/>
          <w:color w:val="000000" w:themeColor="text1"/>
          <w:lang w:val="en-US"/>
        </w:rPr>
        <w:t>put a premium on accurate prediction</w:t>
      </w:r>
      <w:r w:rsidR="00CC6A0C">
        <w:rPr>
          <w:rFonts w:ascii="Calibri" w:hAnsi="Calibri"/>
          <w:color w:val="000000" w:themeColor="text1"/>
          <w:lang w:val="en-US"/>
        </w:rPr>
        <w:t>s</w:t>
      </w:r>
      <w:r w:rsidR="00FB26B9">
        <w:rPr>
          <w:rFonts w:ascii="Calibri" w:hAnsi="Calibri"/>
          <w:color w:val="000000" w:themeColor="text1"/>
          <w:lang w:val="en-US"/>
        </w:rPr>
        <w:t xml:space="preserve"> on the single-</w:t>
      </w:r>
      <w:r w:rsidR="00021C5E">
        <w:rPr>
          <w:rFonts w:ascii="Calibri" w:hAnsi="Calibri"/>
          <w:color w:val="000000" w:themeColor="text1"/>
          <w:lang w:val="en-US"/>
        </w:rPr>
        <w:t>patient</w:t>
      </w:r>
      <w:r w:rsidR="00FB26B9">
        <w:rPr>
          <w:rFonts w:ascii="Calibri" w:hAnsi="Calibri"/>
          <w:color w:val="000000" w:themeColor="text1"/>
          <w:lang w:val="en-US"/>
        </w:rPr>
        <w:t xml:space="preserve"> level</w:t>
      </w:r>
      <w:r w:rsidR="009C6835">
        <w:rPr>
          <w:rFonts w:ascii="Calibri" w:hAnsi="Calibri"/>
          <w:color w:val="000000" w:themeColor="text1"/>
          <w:lang w:val="en-US"/>
        </w:rPr>
        <w:t>.</w:t>
      </w:r>
      <w:r w:rsidR="00FB26B9">
        <w:rPr>
          <w:rFonts w:ascii="Calibri" w:hAnsi="Calibri"/>
          <w:color w:val="000000" w:themeColor="text1"/>
          <w:lang w:val="en-US"/>
        </w:rPr>
        <w:t xml:space="preserve"> </w:t>
      </w:r>
      <w:r w:rsidR="006C7D12">
        <w:rPr>
          <w:rFonts w:ascii="Calibri" w:hAnsi="Calibri"/>
          <w:color w:val="000000" w:themeColor="text1"/>
          <w:lang w:val="en-US"/>
        </w:rPr>
        <w:t>This shift incur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021C5E">
        <w:rPr>
          <w:rFonts w:ascii="Calibri" w:hAnsi="Calibri"/>
          <w:color w:val="000000" w:themeColor="text1"/>
          <w:lang w:val="en-US"/>
        </w:rPr>
        <w:t>tools to draw</w:t>
      </w:r>
      <w:r w:rsidR="00A448F0">
        <w:rPr>
          <w:rFonts w:ascii="Calibri" w:hAnsi="Calibri"/>
          <w:color w:val="000000" w:themeColor="text1"/>
          <w:lang w:val="en-US"/>
        </w:rPr>
        <w:t xml:space="preserve"> </w:t>
      </w:r>
      <w:r w:rsidR="00021C5E">
        <w:rPr>
          <w:rFonts w:ascii="Calibri" w:hAnsi="Calibri"/>
          <w:color w:val="000000" w:themeColor="text1"/>
          <w:lang w:val="en-US"/>
        </w:rPr>
        <w:t xml:space="preserve">statistical inference on the </w:t>
      </w:r>
      <w:r w:rsidR="00B3416A">
        <w:rPr>
          <w:rFonts w:ascii="Calibri" w:hAnsi="Calibri"/>
          <w:color w:val="000000" w:themeColor="text1"/>
          <w:lang w:val="en-US"/>
        </w:rPr>
        <w:t>broader</w:t>
      </w:r>
      <w:r w:rsidR="00021C5E">
        <w:rPr>
          <w:rFonts w:ascii="Calibri" w:hAnsi="Calibri"/>
          <w:color w:val="000000" w:themeColor="text1"/>
          <w:lang w:val="en-US"/>
        </w:rPr>
        <w:t xml:space="preserve"> population </w:t>
      </w:r>
      <w:r w:rsidR="00A448F0">
        <w:rPr>
          <w:rFonts w:ascii="Calibri" w:hAnsi="Calibri"/>
          <w:color w:val="000000" w:themeColor="text1"/>
          <w:lang w:val="en-US"/>
        </w:rPr>
        <w:t xml:space="preserve">and </w:t>
      </w:r>
      <w:r w:rsidR="00CC6A0C">
        <w:rPr>
          <w:rFonts w:ascii="Calibri" w:hAnsi="Calibri"/>
          <w:color w:val="000000" w:themeColor="text1"/>
          <w:lang w:val="en-US"/>
        </w:rPr>
        <w:t xml:space="preserve">emerging </w:t>
      </w:r>
      <w:r w:rsidR="00021C5E">
        <w:rPr>
          <w:rFonts w:ascii="Calibri" w:hAnsi="Calibri"/>
          <w:color w:val="000000" w:themeColor="text1"/>
          <w:lang w:val="en-US"/>
        </w:rPr>
        <w:t xml:space="preserve">machine-learning tools to achieve accurate </w:t>
      </w:r>
      <w:r w:rsidR="002E020E">
        <w:rPr>
          <w:rFonts w:ascii="Calibri" w:hAnsi="Calibri"/>
          <w:color w:val="000000" w:themeColor="text1"/>
          <w:lang w:val="en-US"/>
        </w:rPr>
        <w:t xml:space="preserve">future </w:t>
      </w:r>
      <w:r w:rsidR="00021C5E">
        <w:rPr>
          <w:rFonts w:ascii="Calibri" w:hAnsi="Calibri"/>
          <w:color w:val="000000" w:themeColor="text1"/>
          <w:lang w:val="en-US"/>
        </w:rPr>
        <w:t xml:space="preserve">predictions </w:t>
      </w:r>
      <w:r w:rsidR="00B3416A">
        <w:rPr>
          <w:rFonts w:ascii="Calibri" w:hAnsi="Calibri"/>
          <w:color w:val="000000" w:themeColor="text1"/>
          <w:lang w:val="en-US"/>
        </w:rPr>
        <w:t>for</w:t>
      </w:r>
      <w:r w:rsidR="00021C5E">
        <w:rPr>
          <w:rFonts w:ascii="Calibri" w:hAnsi="Calibri"/>
          <w:color w:val="000000" w:themeColor="text1"/>
          <w:lang w:val="en-US"/>
        </w:rPr>
        <w:t xml:space="preserve"> </w:t>
      </w:r>
      <w:r w:rsidR="00103080">
        <w:rPr>
          <w:rFonts w:ascii="Calibri" w:hAnsi="Calibri"/>
          <w:color w:val="000000" w:themeColor="text1"/>
          <w:lang w:val="en-US"/>
        </w:rPr>
        <w:t xml:space="preserve">particular </w:t>
      </w:r>
      <w:r w:rsidR="00021C5E">
        <w:rPr>
          <w:rFonts w:ascii="Calibri" w:hAnsi="Calibri"/>
          <w:color w:val="000000" w:themeColor="text1"/>
          <w:lang w:val="en-US"/>
        </w:rPr>
        <w:t xml:space="preserve">individuals. Here, </w:t>
      </w:r>
      <w:r w:rsidR="00CC6A0C">
        <w:rPr>
          <w:rFonts w:ascii="Calibri" w:hAnsi="Calibri"/>
          <w:color w:val="000000" w:themeColor="text1"/>
          <w:lang w:val="en-US"/>
        </w:rPr>
        <w:t>we provide a</w:t>
      </w:r>
      <w:r w:rsidR="002E020E">
        <w:rPr>
          <w:rFonts w:ascii="Calibri" w:hAnsi="Calibri"/>
          <w:color w:val="000000" w:themeColor="text1"/>
          <w:lang w:val="en-US"/>
        </w:rPr>
        <w:t>n</w:t>
      </w:r>
      <w:r w:rsidR="00CC6A0C">
        <w:rPr>
          <w:rFonts w:ascii="Calibri" w:hAnsi="Calibri"/>
          <w:color w:val="000000" w:themeColor="text1"/>
          <w:lang w:val="en-US"/>
        </w:rPr>
        <w:t xml:space="preserve"> </w:t>
      </w:r>
      <w:r w:rsidR="002E020E">
        <w:rPr>
          <w:rFonts w:ascii="Calibri" w:hAnsi="Calibri"/>
          <w:color w:val="000000" w:themeColor="text1"/>
          <w:lang w:val="en-US"/>
        </w:rPr>
        <w:t xml:space="preserve">explicit </w:t>
      </w:r>
      <w:r w:rsidR="00CE690A">
        <w:rPr>
          <w:rFonts w:ascii="Calibri" w:hAnsi="Calibri"/>
          <w:color w:val="000000" w:themeColor="text1"/>
          <w:lang w:val="en-US"/>
        </w:rPr>
        <w:t>comparison between clas</w:t>
      </w:r>
      <w:r w:rsidR="002F6AE6">
        <w:rPr>
          <w:rFonts w:ascii="Calibri" w:hAnsi="Calibri"/>
          <w:color w:val="000000" w:themeColor="text1"/>
          <w:lang w:val="en-US"/>
        </w:rPr>
        <w:t>sical linear regression</w:t>
      </w:r>
      <w:r w:rsidR="002E020E">
        <w:rPr>
          <w:rFonts w:ascii="Calibri" w:hAnsi="Calibri"/>
          <w:color w:val="000000" w:themeColor="text1"/>
          <w:lang w:val="en-US"/>
        </w:rPr>
        <w:t xml:space="preserve"> </w:t>
      </w:r>
      <w:r w:rsidR="00F56CA2">
        <w:rPr>
          <w:rFonts w:ascii="Calibri" w:hAnsi="Calibri"/>
          <w:color w:val="000000" w:themeColor="text1"/>
          <w:lang w:val="en-US"/>
        </w:rPr>
        <w:t>that identifies</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factors and </w:t>
      </w:r>
      <w:r w:rsidR="002E020E">
        <w:rPr>
          <w:rFonts w:ascii="Calibri" w:hAnsi="Calibri"/>
          <w:color w:val="000000" w:themeColor="text1"/>
          <w:lang w:val="en-US"/>
        </w:rPr>
        <w:t>learning algorithms</w:t>
      </w:r>
      <w:r w:rsidR="0066475C">
        <w:rPr>
          <w:rFonts w:ascii="Calibri" w:hAnsi="Calibri"/>
          <w:color w:val="000000" w:themeColor="text1"/>
          <w:lang w:val="en-US"/>
        </w:rPr>
        <w:t xml:space="preserve"> </w:t>
      </w:r>
      <w:r w:rsidR="002E020E">
        <w:rPr>
          <w:rFonts w:ascii="Calibri" w:hAnsi="Calibri"/>
          <w:color w:val="000000" w:themeColor="text1"/>
          <w:lang w:val="en-US"/>
        </w:rPr>
        <w:t>that automatically select</w:t>
      </w:r>
      <w:r w:rsidR="0066475C">
        <w:rPr>
          <w:rFonts w:ascii="Calibri" w:hAnsi="Calibri"/>
          <w:color w:val="000000" w:themeColor="text1"/>
          <w:lang w:val="en-US"/>
        </w:rPr>
        <w:t xml:space="preserve"> predictive measures.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C965F4">
        <w:rPr>
          <w:rFonts w:ascii="Calibri" w:hAnsi="Calibri"/>
          <w:color w:val="000000" w:themeColor="text1"/>
          <w:lang w:val="en-US"/>
        </w:rPr>
        <w:t>widespread</w:t>
      </w:r>
      <w:r w:rsidR="00C16E7E">
        <w:rPr>
          <w:rFonts w:ascii="Calibri" w:hAnsi="Calibri"/>
          <w:color w:val="000000" w:themeColor="text1"/>
          <w:lang w:val="en-US"/>
        </w:rPr>
        <w:t xml:space="preserve"> medical datasets, we quantitatively characterized </w:t>
      </w:r>
      <w:r w:rsidR="00103080">
        <w:rPr>
          <w:rFonts w:ascii="Calibri" w:hAnsi="Calibri"/>
          <w:color w:val="000000" w:themeColor="text1"/>
          <w:lang w:val="en-US"/>
        </w:rPr>
        <w:t xml:space="preserve">instances </w:t>
      </w:r>
      <w:r w:rsidR="00C965F4">
        <w:rPr>
          <w:rFonts w:ascii="Calibri" w:hAnsi="Calibri"/>
          <w:color w:val="000000" w:themeColor="text1"/>
          <w:lang w:val="en-US"/>
        </w:rPr>
        <w:t xml:space="preserve">when </w:t>
      </w:r>
      <w:r w:rsidR="002E020E">
        <w:rPr>
          <w:rFonts w:ascii="Calibri" w:hAnsi="Calibri"/>
          <w:color w:val="000000" w:themeColor="text1"/>
          <w:lang w:val="en-US"/>
        </w:rPr>
        <w:t>inference and prediction</w:t>
      </w:r>
      <w:r w:rsidR="00875ADF">
        <w:rPr>
          <w:rFonts w:ascii="Calibri" w:hAnsi="Calibri"/>
          <w:color w:val="000000" w:themeColor="text1"/>
          <w:lang w:val="en-US"/>
        </w:rPr>
        <w:t xml:space="preserve"> agree and disagree. While both </w:t>
      </w:r>
      <w:r w:rsidR="00F56CA2">
        <w:rPr>
          <w:rFonts w:ascii="Calibri" w:hAnsi="Calibri"/>
          <w:color w:val="000000" w:themeColor="text1"/>
          <w:lang w:val="en-US"/>
        </w:rPr>
        <w:t>approaches</w:t>
      </w:r>
      <w:r w:rsidR="00875ADF">
        <w:rPr>
          <w:rFonts w:ascii="Calibri" w:hAnsi="Calibri"/>
          <w:color w:val="000000" w:themeColor="text1"/>
          <w:lang w:val="en-US"/>
        </w:rPr>
        <w:t xml:space="preserve"> </w:t>
      </w:r>
      <w:r w:rsidR="00F56CA2">
        <w:rPr>
          <w:rFonts w:ascii="Calibri" w:hAnsi="Calibri"/>
          <w:color w:val="000000" w:themeColor="text1"/>
          <w:lang w:val="en-US"/>
        </w:rPr>
        <w:t xml:space="preserve">to defining </w:t>
      </w:r>
      <w:r w:rsidR="00875ADF">
        <w:rPr>
          <w:rFonts w:ascii="Calibri" w:hAnsi="Calibri"/>
          <w:color w:val="000000" w:themeColor="text1"/>
          <w:lang w:val="en-US"/>
        </w:rPr>
        <w:t xml:space="preserve">importance in empirical science often </w:t>
      </w:r>
      <w:r w:rsidR="00103080">
        <w:rPr>
          <w:rFonts w:ascii="Calibri" w:hAnsi="Calibri"/>
          <w:color w:val="000000" w:themeColor="text1"/>
          <w:lang w:val="en-US"/>
        </w:rPr>
        <w:t>allowed for</w:t>
      </w:r>
      <w:r w:rsidR="00875ADF">
        <w:rPr>
          <w:rFonts w:ascii="Calibri" w:hAnsi="Calibri"/>
          <w:color w:val="000000" w:themeColor="text1"/>
          <w:lang w:val="en-US"/>
        </w:rPr>
        <w:t xml:space="preserve"> similar conclusions, we describe divergence</w:t>
      </w:r>
      <w:r w:rsidR="00A02108">
        <w:rPr>
          <w:rFonts w:ascii="Calibri" w:hAnsi="Calibri"/>
          <w:color w:val="000000" w:themeColor="text1"/>
          <w:lang w:val="en-US"/>
        </w:rPr>
        <w:t xml:space="preserve"> </w:t>
      </w:r>
      <w:r w:rsidR="006763AE">
        <w:rPr>
          <w:rFonts w:ascii="Calibri" w:hAnsi="Calibri"/>
          <w:color w:val="000000" w:themeColor="text1"/>
          <w:lang w:val="en-US"/>
        </w:rPr>
        <w:t>i</w:t>
      </w:r>
      <w:r w:rsidR="00875ADF">
        <w:rPr>
          <w:rFonts w:ascii="Calibri" w:hAnsi="Calibri"/>
          <w:color w:val="000000" w:themeColor="text1"/>
          <w:lang w:val="en-US"/>
        </w:rPr>
        <w:t>n a n</w:t>
      </w:r>
      <w:r w:rsidR="00A02108">
        <w:rPr>
          <w:rFonts w:ascii="Calibri" w:hAnsi="Calibri"/>
          <w:color w:val="000000" w:themeColor="text1"/>
          <w:lang w:val="en-US"/>
        </w:rPr>
        <w:t>umber of data-analysis settings</w:t>
      </w:r>
      <w:r w:rsidR="006763AE">
        <w:rPr>
          <w:rFonts w:ascii="Calibri" w:hAnsi="Calibri"/>
          <w:color w:val="000000" w:themeColor="text1"/>
          <w:lang w:val="en-US"/>
        </w:rPr>
        <w:t>:</w:t>
      </w:r>
      <w:r w:rsidR="00A02108">
        <w:rPr>
          <w:rFonts w:ascii="Calibri" w:hAnsi="Calibri"/>
          <w:color w:val="000000" w:themeColor="text1"/>
          <w:lang w:val="en-US"/>
        </w:rPr>
        <w:t xml:space="preserve"> variables can turn out to be predictive but not significant, or significant but not predictive.</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reach rigorous conclusions from data will be a prerequisite for generating </w:t>
      </w:r>
      <w:r w:rsidR="0063479B">
        <w:rPr>
          <w:rFonts w:ascii="Calibri" w:hAnsi="Calibri"/>
          <w:color w:val="000000" w:themeColor="text1"/>
          <w:lang w:val="en-US"/>
        </w:rPr>
        <w:t>biomedical knowledge that is reproducible and clinically exploitable.</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3FB16862" w14:textId="77777777" w:rsidR="002E7BB9" w:rsidRPr="00051DC0" w:rsidRDefault="002E7BB9" w:rsidP="00791AAE">
      <w:pPr>
        <w:contextualSpacing/>
        <w:jc w:val="both"/>
        <w:rPr>
          <w:rFonts w:ascii="Calibri" w:hAnsi="Calibri"/>
          <w:color w:val="000000" w:themeColor="text1"/>
          <w:lang w:val="en-US"/>
        </w:rPr>
      </w:pPr>
    </w:p>
    <w:p w14:paraId="748453DB" w14:textId="77777777" w:rsidR="001103D4" w:rsidRPr="00051DC0" w:rsidRDefault="001103D4" w:rsidP="00791AAE">
      <w:pPr>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024BDFA2" w:rsidR="00A24F73" w:rsidRPr="00051DC0"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statistical significance | prediction</w:t>
      </w:r>
      <w:r w:rsidR="00823B09">
        <w:rPr>
          <w:rFonts w:ascii="Calibri" w:hAnsi="Calibri"/>
          <w:color w:val="000000" w:themeColor="text1"/>
          <w:lang w:val="en-US"/>
        </w:rPr>
        <w:t xml:space="preserve"> performance</w:t>
      </w:r>
      <w:r w:rsidR="003274AE" w:rsidRPr="003274AE">
        <w:rPr>
          <w:rFonts w:ascii="Calibri" w:hAnsi="Calibri"/>
          <w:color w:val="000000" w:themeColor="text1"/>
          <w:lang w:val="en-US"/>
        </w:rPr>
        <w:t xml:space="preserve"> | variable </w:t>
      </w:r>
      <w:r w:rsidR="003274AE">
        <w:rPr>
          <w:rFonts w:ascii="Calibri" w:hAnsi="Calibri"/>
          <w:color w:val="000000" w:themeColor="text1"/>
          <w:lang w:val="en-US"/>
        </w:rPr>
        <w:t xml:space="preserve">importance </w:t>
      </w: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2AFECB1E" w14:textId="71563863" w:rsidR="00C45BDC" w:rsidRPr="00051DC0" w:rsidRDefault="00864946"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Theme="minorHAnsi" w:hAnsiTheme="minorHAnsi" w:cs="Times New Roman"/>
          <w:color w:val="000000" w:themeColor="text1"/>
          <w:sz w:val="24"/>
          <w:szCs w:val="24"/>
        </w:rPr>
        <w:br w:type="column"/>
      </w:r>
      <w:r w:rsidR="00C45BDC" w:rsidRPr="00051DC0">
        <w:rPr>
          <w:rFonts w:ascii="Calibri" w:hAnsi="Calibri" w:cs="Times New Roman"/>
          <w:color w:val="000000" w:themeColor="text1"/>
          <w:sz w:val="24"/>
          <w:szCs w:val="24"/>
        </w:rPr>
        <w:lastRenderedPageBreak/>
        <w:t>Introduction</w:t>
      </w:r>
    </w:p>
    <w:p w14:paraId="53D04915" w14:textId="77777777" w:rsidR="00AD4BFB" w:rsidRDefault="00AD4BFB" w:rsidP="000A5874">
      <w:pPr>
        <w:contextualSpacing/>
        <w:jc w:val="both"/>
        <w:rPr>
          <w:rFonts w:ascii="Calibri" w:hAnsi="Calibri"/>
          <w:b/>
          <w:color w:val="000000" w:themeColor="text1"/>
          <w:lang w:val="en-US"/>
        </w:rPr>
      </w:pPr>
    </w:p>
    <w:p w14:paraId="3DD3F766" w14:textId="664DDAD0" w:rsidR="004E08BC" w:rsidRDefault="00AD4BFB" w:rsidP="000A5874">
      <w:pPr>
        <w:contextualSpacing/>
        <w:jc w:val="both"/>
        <w:rPr>
          <w:rFonts w:ascii="Calibri" w:hAnsi="Calibri"/>
          <w:b/>
          <w:color w:val="000000" w:themeColor="text1"/>
          <w:lang w:val="en-US"/>
        </w:rPr>
      </w:pPr>
      <w:r>
        <w:rPr>
          <w:rFonts w:ascii="Calibri" w:hAnsi="Calibri"/>
          <w:b/>
          <w:color w:val="000000" w:themeColor="text1"/>
          <w:lang w:val="en-US"/>
        </w:rPr>
        <w:t>Examples</w:t>
      </w:r>
    </w:p>
    <w:p w14:paraId="0C9558A8" w14:textId="6133608D" w:rsidR="00AD4BFB" w:rsidRDefault="00AD4BFB" w:rsidP="000A5874">
      <w:pPr>
        <w:contextualSpacing/>
        <w:jc w:val="both"/>
        <w:rPr>
          <w:rFonts w:ascii="Calibri" w:hAnsi="Calibri"/>
          <w:color w:val="000000" w:themeColor="text1"/>
          <w:lang w:val="en-US"/>
        </w:rPr>
      </w:pPr>
      <w:r w:rsidRPr="00AD4BFB">
        <w:rPr>
          <w:rFonts w:ascii="Calibri" w:hAnsi="Calibri"/>
          <w:color w:val="000000" w:themeColor="text1"/>
          <w:lang w:val="en-US"/>
        </w:rPr>
        <w:t>1)</w:t>
      </w:r>
      <w:r>
        <w:rPr>
          <w:rFonts w:ascii="Calibri" w:hAnsi="Calibri"/>
          <w:color w:val="000000" w:themeColor="text1"/>
          <w:lang w:val="en-US"/>
        </w:rPr>
        <w:t xml:space="preserve">blood test: works ,but not specific for the disease </w:t>
      </w:r>
    </w:p>
    <w:p w14:paraId="78909D91" w14:textId="77777777" w:rsidR="00AD4BFB" w:rsidRDefault="00AD4BFB" w:rsidP="000A5874">
      <w:pPr>
        <w:contextualSpacing/>
        <w:jc w:val="both"/>
        <w:rPr>
          <w:rFonts w:ascii="Calibri" w:hAnsi="Calibri"/>
          <w:color w:val="000000" w:themeColor="text1"/>
          <w:lang w:val="en-US"/>
        </w:rPr>
      </w:pPr>
    </w:p>
    <w:p w14:paraId="593BAB9C" w14:textId="4D332C55" w:rsidR="00AD4BFB" w:rsidRDefault="00AD4BFB" w:rsidP="000A5874">
      <w:pPr>
        <w:contextualSpacing/>
        <w:jc w:val="both"/>
        <w:rPr>
          <w:rFonts w:ascii="Calibri" w:hAnsi="Calibri"/>
          <w:color w:val="000000" w:themeColor="text1"/>
          <w:lang w:val="en-US"/>
        </w:rPr>
      </w:pPr>
      <w:r>
        <w:rPr>
          <w:rFonts w:ascii="Calibri" w:hAnsi="Calibri"/>
          <w:color w:val="000000" w:themeColor="text1"/>
          <w:lang w:val="en-US"/>
        </w:rPr>
        <w:t>2) advertisement on social media</w:t>
      </w:r>
    </w:p>
    <w:p w14:paraId="5EF9B5F1" w14:textId="77777777" w:rsidR="00AD4BFB" w:rsidRDefault="00AD4BFB" w:rsidP="000A5874">
      <w:pPr>
        <w:contextualSpacing/>
        <w:jc w:val="both"/>
        <w:rPr>
          <w:rFonts w:ascii="Calibri" w:hAnsi="Calibri"/>
          <w:color w:val="000000" w:themeColor="text1"/>
          <w:lang w:val="en-US"/>
        </w:rPr>
      </w:pPr>
    </w:p>
    <w:p w14:paraId="3F389890" w14:textId="7941A46D" w:rsidR="00AD4BFB" w:rsidRPr="00AD4BFB" w:rsidRDefault="00AD4BFB" w:rsidP="000A5874">
      <w:pPr>
        <w:contextualSpacing/>
        <w:jc w:val="both"/>
        <w:rPr>
          <w:rFonts w:ascii="Calibri" w:hAnsi="Calibri"/>
          <w:color w:val="000000" w:themeColor="text1"/>
          <w:lang w:val="en-US"/>
        </w:rPr>
      </w:pPr>
      <w:r>
        <w:rPr>
          <w:rFonts w:ascii="Calibri" w:hAnsi="Calibri"/>
          <w:color w:val="000000" w:themeColor="text1"/>
          <w:lang w:val="en-US"/>
        </w:rPr>
        <w:t>3) education and student ratings</w:t>
      </w:r>
    </w:p>
    <w:p w14:paraId="251462E9" w14:textId="77777777" w:rsidR="00AD4BFB" w:rsidRDefault="00AD4BFB" w:rsidP="000A5874">
      <w:pPr>
        <w:contextualSpacing/>
        <w:jc w:val="both"/>
        <w:rPr>
          <w:rFonts w:ascii="Calibri" w:hAnsi="Calibri"/>
          <w:b/>
          <w:color w:val="000000" w:themeColor="text1"/>
          <w:lang w:val="en-US"/>
        </w:rPr>
      </w:pPr>
    </w:p>
    <w:p w14:paraId="1A234A41" w14:textId="77777777" w:rsidR="00AD4BFB" w:rsidRDefault="00AD4BFB" w:rsidP="000A5874">
      <w:pPr>
        <w:contextualSpacing/>
        <w:jc w:val="both"/>
        <w:rPr>
          <w:rFonts w:ascii="Calibri" w:hAnsi="Calibri"/>
          <w:b/>
          <w:color w:val="000000" w:themeColor="text1"/>
          <w:lang w:val="en-US"/>
        </w:rPr>
      </w:pPr>
    </w:p>
    <w:p w14:paraId="2CC5B88B" w14:textId="77777777" w:rsidR="00AD4BFB" w:rsidRDefault="00AD4BFB" w:rsidP="000A5874">
      <w:pPr>
        <w:contextualSpacing/>
        <w:jc w:val="both"/>
        <w:rPr>
          <w:rFonts w:ascii="Calibri" w:hAnsi="Calibri"/>
          <w:b/>
          <w:color w:val="000000" w:themeColor="text1"/>
          <w:lang w:val="en-US"/>
        </w:rPr>
      </w:pPr>
    </w:p>
    <w:p w14:paraId="56E46FA3" w14:textId="77777777" w:rsidR="00AD4BFB" w:rsidRDefault="00AD4BFB" w:rsidP="000A5874">
      <w:pPr>
        <w:contextualSpacing/>
        <w:jc w:val="both"/>
        <w:rPr>
          <w:rFonts w:ascii="Calibri" w:hAnsi="Calibri"/>
          <w:b/>
          <w:color w:val="000000" w:themeColor="text1"/>
          <w:lang w:val="en-US"/>
        </w:rPr>
      </w:pPr>
    </w:p>
    <w:p w14:paraId="1DC22C19" w14:textId="77777777" w:rsidR="00997862" w:rsidRDefault="00997862" w:rsidP="000A5874">
      <w:pPr>
        <w:contextualSpacing/>
        <w:jc w:val="both"/>
        <w:rPr>
          <w:rFonts w:ascii="Calibri" w:hAnsi="Calibri"/>
          <w:b/>
          <w:color w:val="000000" w:themeColor="text1"/>
          <w:lang w:val="en-US"/>
        </w:rPr>
      </w:pPr>
    </w:p>
    <w:p w14:paraId="13CA8D04" w14:textId="77777777" w:rsidR="004E08BC" w:rsidRDefault="004E08BC" w:rsidP="004E08BC">
      <w:pPr>
        <w:rPr>
          <w:rFonts w:ascii="Arial" w:eastAsia="Times New Roman" w:hAnsi="Arial" w:cs="Arial"/>
          <w:color w:val="222222"/>
          <w:shd w:val="clear" w:color="auto" w:fill="FFFFFF"/>
          <w:lang w:val="en-US"/>
        </w:rPr>
      </w:pPr>
      <w:r w:rsidRPr="004E08BC">
        <w:rPr>
          <w:rFonts w:ascii="Arial" w:eastAsia="Times New Roman" w:hAnsi="Arial" w:cs="Arial"/>
          <w:color w:val="222222"/>
          <w:shd w:val="clear" w:color="auto" w:fill="FFFFFF"/>
          <w:lang w:val="en-US"/>
        </w:rPr>
        <w:t>the past 20 years, new technologies (microarrays in genetics + brain imaging in medicine + bag-of-words in finance/marketing) have changed the way that data are collected in fields as diverse as finance, marketing and medicine.</w:t>
      </w:r>
    </w:p>
    <w:p w14:paraId="3D228CE7" w14:textId="77777777" w:rsidR="00997862" w:rsidRDefault="00997862" w:rsidP="004E08BC">
      <w:pPr>
        <w:rPr>
          <w:rFonts w:ascii="Arial" w:eastAsia="Times New Roman" w:hAnsi="Arial" w:cs="Arial"/>
          <w:color w:val="222222"/>
          <w:shd w:val="clear" w:color="auto" w:fill="FFFFFF"/>
          <w:lang w:val="en-US"/>
        </w:rPr>
      </w:pPr>
    </w:p>
    <w:p w14:paraId="61C692B4" w14:textId="77777777" w:rsidR="00997862" w:rsidRPr="00997862" w:rsidRDefault="00997862" w:rsidP="00997862">
      <w:pPr>
        <w:widowControl w:val="0"/>
        <w:autoSpaceDE w:val="0"/>
        <w:autoSpaceDN w:val="0"/>
        <w:adjustRightInd w:val="0"/>
        <w:spacing w:line="280" w:lineRule="atLeast"/>
        <w:rPr>
          <w:rFonts w:ascii="Arial" w:hAnsi="Arial" w:cs="Arial"/>
          <w:color w:val="000000"/>
          <w:lang w:val="en-US" w:eastAsia="en-US"/>
        </w:rPr>
      </w:pPr>
      <w:r w:rsidRPr="00997862">
        <w:rPr>
          <w:rFonts w:ascii="Arial" w:hAnsi="Arial" w:cs="Arial"/>
          <w:color w:val="000000"/>
          <w:lang w:val="en-US" w:eastAsia="en-US"/>
        </w:rPr>
        <w:t>- </w:t>
      </w:r>
      <w:r w:rsidRPr="00997862">
        <w:rPr>
          <w:rFonts w:ascii="Helvetica Neue" w:hAnsi="Helvetica Neue" w:cs="Helvetica Neue"/>
          <w:b/>
          <w:bCs/>
          <w:color w:val="101214"/>
          <w:sz w:val="28"/>
          <w:szCs w:val="28"/>
          <w:lang w:val="en-US" w:eastAsia="en-US"/>
        </w:rPr>
        <w:t>What most of us learned as statistics as undergrads at university is from a time when data were rare, expensive/precious</w:t>
      </w:r>
      <w:r w:rsidRPr="00997862">
        <w:rPr>
          <w:rFonts w:ascii="Helvetica Neue" w:hAnsi="Helvetica Neue" w:cs="Helvetica Neue"/>
          <w:color w:val="101214"/>
          <w:sz w:val="28"/>
          <w:szCs w:val="28"/>
          <w:lang w:val="en-US" w:eastAsia="en-US"/>
        </w:rPr>
        <w:t xml:space="preserve"> </w:t>
      </w:r>
      <w:r w:rsidRPr="00997862">
        <w:rPr>
          <w:rFonts w:ascii="Helvetica Neue" w:hAnsi="Helvetica Neue" w:cs="Helvetica Neue"/>
          <w:b/>
          <w:bCs/>
          <w:color w:val="101214"/>
          <w:sz w:val="28"/>
          <w:szCs w:val="28"/>
          <w:lang w:val="en-US" w:eastAsia="en-US"/>
        </w:rPr>
        <w:t>and experiments were explicitly designed in advance</w:t>
      </w:r>
      <w:r w:rsidRPr="00997862">
        <w:rPr>
          <w:rFonts w:ascii="Helvetica Neue" w:hAnsi="Helvetica Neue" w:cs="Helvetica Neue"/>
          <w:color w:val="101214"/>
          <w:sz w:val="28"/>
          <w:szCs w:val="28"/>
          <w:lang w:val="en-US" w:eastAsia="en-US"/>
        </w:rPr>
        <w:t xml:space="preserve"> -&gt; Danilo: not for observational data</w:t>
      </w:r>
      <w:r w:rsidRPr="00997862">
        <w:rPr>
          <w:rFonts w:ascii="Arial" w:hAnsi="Arial" w:cs="Arial"/>
          <w:color w:val="000000"/>
          <w:lang w:val="en-US" w:eastAsia="en-US"/>
        </w:rPr>
        <w:t xml:space="preserve"> </w:t>
      </w:r>
    </w:p>
    <w:p w14:paraId="7184613E" w14:textId="77777777" w:rsidR="00997862" w:rsidRDefault="00997862" w:rsidP="004E08BC">
      <w:pPr>
        <w:rPr>
          <w:rFonts w:ascii="Arial" w:eastAsia="Times New Roman" w:hAnsi="Arial" w:cs="Arial"/>
          <w:color w:val="222222"/>
          <w:shd w:val="clear" w:color="auto" w:fill="FFFFFF"/>
          <w:lang w:val="en-US"/>
        </w:rPr>
      </w:pPr>
    </w:p>
    <w:p w14:paraId="00F946ED" w14:textId="77777777" w:rsidR="00EB525A" w:rsidRDefault="00EB525A" w:rsidP="004E08BC">
      <w:pPr>
        <w:rPr>
          <w:rFonts w:ascii="Arial" w:eastAsia="Times New Roman" w:hAnsi="Arial" w:cs="Arial"/>
          <w:color w:val="222222"/>
          <w:shd w:val="clear" w:color="auto" w:fill="FFFFFF"/>
          <w:lang w:val="en-US"/>
        </w:rPr>
      </w:pPr>
    </w:p>
    <w:p w14:paraId="15A5B5D4" w14:textId="77777777" w:rsidR="00EB525A" w:rsidRPr="00EB525A" w:rsidRDefault="00EB525A" w:rsidP="00EB525A">
      <w:pPr>
        <w:rPr>
          <w:rFonts w:eastAsia="Times New Roman"/>
          <w:lang w:val="en-US"/>
        </w:rPr>
      </w:pPr>
      <w:r w:rsidRPr="00EB525A">
        <w:rPr>
          <w:rFonts w:ascii="Arial" w:eastAsia="Times New Roman" w:hAnsi="Arial" w:cs="Arial"/>
          <w:color w:val="222222"/>
          <w:sz w:val="21"/>
          <w:szCs w:val="21"/>
          <w:shd w:val="clear" w:color="auto" w:fill="FFFFFF"/>
          <w:lang w:val="en-US"/>
        </w:rPr>
        <w:t>primary reason why we cannot rely on data models alone is the rapid change in the nature of statistical problems. The realm of applications of statistics has expanded more in the last twenty-five years than in any comparable period in the history of statistics.</w:t>
      </w:r>
    </w:p>
    <w:p w14:paraId="7622A738" w14:textId="77777777" w:rsidR="00EB525A" w:rsidRPr="004E08BC" w:rsidRDefault="00EB525A" w:rsidP="004E08BC">
      <w:pPr>
        <w:rPr>
          <w:rFonts w:eastAsia="Times New Roman"/>
          <w:lang w:val="en-US"/>
        </w:rPr>
      </w:pPr>
    </w:p>
    <w:p w14:paraId="5C908F85" w14:textId="77777777" w:rsidR="004E08BC" w:rsidRDefault="004E08BC" w:rsidP="000A5874">
      <w:pPr>
        <w:contextualSpacing/>
        <w:jc w:val="both"/>
        <w:rPr>
          <w:rFonts w:ascii="Calibri" w:hAnsi="Calibri"/>
          <w:b/>
          <w:color w:val="000000" w:themeColor="text1"/>
          <w:lang w:val="en-US"/>
        </w:rPr>
      </w:pPr>
    </w:p>
    <w:p w14:paraId="30DEBC95" w14:textId="77777777" w:rsidR="004E08BC" w:rsidRDefault="004E08BC" w:rsidP="000A5874">
      <w:pPr>
        <w:contextualSpacing/>
        <w:jc w:val="both"/>
        <w:rPr>
          <w:rFonts w:ascii="Calibri" w:hAnsi="Calibri"/>
          <w:b/>
          <w:color w:val="000000" w:themeColor="text1"/>
          <w:lang w:val="en-US"/>
        </w:rPr>
      </w:pPr>
    </w:p>
    <w:p w14:paraId="7C24FA95" w14:textId="77777777" w:rsidR="00F056F8" w:rsidRDefault="00873B6C" w:rsidP="000A5874">
      <w:pPr>
        <w:contextualSpacing/>
        <w:jc w:val="both"/>
        <w:rPr>
          <w:rFonts w:ascii="Calibri" w:hAnsi="Calibri"/>
          <w:b/>
          <w:color w:val="000000" w:themeColor="text1"/>
          <w:lang w:val="en-US"/>
        </w:rPr>
      </w:pPr>
      <w:r w:rsidRPr="00051DC0">
        <w:rPr>
          <w:rFonts w:ascii="Calibri" w:hAnsi="Calibri"/>
          <w:b/>
          <w:color w:val="000000" w:themeColor="text1"/>
          <w:lang w:val="en-US"/>
        </w:rPr>
        <w:br w:type="column"/>
      </w:r>
      <w:r w:rsidR="00F056F8">
        <w:rPr>
          <w:rFonts w:ascii="Calibri" w:hAnsi="Calibri"/>
          <w:b/>
          <w:color w:val="000000" w:themeColor="text1"/>
          <w:lang w:val="en-US"/>
        </w:rPr>
        <w:lastRenderedPageBreak/>
        <w:t>Methods</w:t>
      </w:r>
    </w:p>
    <w:p w14:paraId="4F3D9938" w14:textId="77777777" w:rsidR="006D6634" w:rsidRDefault="006D6634" w:rsidP="000A5874">
      <w:pPr>
        <w:contextualSpacing/>
        <w:jc w:val="both"/>
        <w:rPr>
          <w:rFonts w:ascii="Calibri" w:hAnsi="Calibri"/>
          <w:b/>
          <w:color w:val="000000" w:themeColor="text1"/>
          <w:lang w:val="en-US"/>
        </w:rPr>
      </w:pPr>
    </w:p>
    <w:p w14:paraId="092BDD87" w14:textId="241630F2" w:rsidR="006D6634" w:rsidRPr="00F078A1" w:rsidRDefault="006D6634" w:rsidP="00F078A1">
      <w:pPr>
        <w:rPr>
          <w:rFonts w:ascii="Calibri" w:hAnsi="Calibri"/>
          <w:b/>
          <w:lang w:val="en-US"/>
        </w:rPr>
      </w:pPr>
      <w:r w:rsidRPr="00F078A1">
        <w:rPr>
          <w:rFonts w:ascii="Calibri" w:hAnsi="Calibri"/>
          <w:b/>
          <w:lang w:val="en-US"/>
        </w:rPr>
        <w:t>What we mean by “inference”?</w:t>
      </w:r>
    </w:p>
    <w:p w14:paraId="7D4ECD4F" w14:textId="6AFE3A8B" w:rsidR="00F078A1" w:rsidRDefault="00541706" w:rsidP="00F078A1">
      <w:pPr>
        <w:jc w:val="both"/>
        <w:rPr>
          <w:rFonts w:ascii="Calibri" w:hAnsi="Calibri"/>
          <w:lang w:val="en-US"/>
        </w:rPr>
      </w:pPr>
      <w:r>
        <w:rPr>
          <w:rFonts w:ascii="Calibri" w:eastAsia="Times New Roman" w:hAnsi="Calibri" w:cs="Arial"/>
          <w:color w:val="222222"/>
          <w:lang w:val="en-US"/>
        </w:rPr>
        <w:t>As t</w:t>
      </w:r>
      <w:r w:rsidR="00475DCC" w:rsidRPr="00F078A1">
        <w:rPr>
          <w:rFonts w:ascii="Calibri" w:eastAsia="Times New Roman" w:hAnsi="Calibri" w:cs="Arial"/>
          <w:color w:val="222222"/>
          <w:lang w:val="en-US"/>
        </w:rPr>
        <w:t xml:space="preserve">he </w:t>
      </w:r>
      <w:r w:rsidR="00EB64BB">
        <w:rPr>
          <w:rFonts w:ascii="Calibri" w:eastAsia="Times New Roman" w:hAnsi="Calibri" w:cs="Arial"/>
          <w:color w:val="222222"/>
          <w:lang w:val="en-US"/>
        </w:rPr>
        <w:t xml:space="preserve">term </w:t>
      </w:r>
      <w:r w:rsidR="00EE5E4E" w:rsidRPr="00F078A1">
        <w:rPr>
          <w:rFonts w:ascii="Calibri" w:eastAsia="Times New Roman" w:hAnsi="Calibri" w:cs="Arial"/>
          <w:color w:val="222222"/>
          <w:lang w:val="en-US"/>
        </w:rPr>
        <w:t xml:space="preserve">has been borrowed by </w:t>
      </w:r>
      <w:r w:rsidR="00475DCC" w:rsidRPr="00F078A1">
        <w:rPr>
          <w:rFonts w:ascii="Calibri" w:eastAsia="Times New Roman" w:hAnsi="Calibri" w:cs="Arial"/>
          <w:color w:val="222222"/>
          <w:lang w:val="en-US"/>
        </w:rPr>
        <w:t>various scientific</w:t>
      </w:r>
      <w:r w:rsidR="00EE5E4E" w:rsidRPr="00F078A1">
        <w:rPr>
          <w:rFonts w:ascii="Calibri" w:eastAsia="Times New Roman" w:hAnsi="Calibri" w:cs="Arial"/>
          <w:color w:val="222222"/>
          <w:lang w:val="en-US"/>
        </w:rPr>
        <w:t xml:space="preserve"> communities to mean different things</w:t>
      </w:r>
      <w:r>
        <w:rPr>
          <w:rFonts w:ascii="Calibri" w:eastAsia="Times New Roman" w:hAnsi="Calibri" w:cs="Arial"/>
          <w:color w:val="222222"/>
          <w:lang w:val="en-US"/>
        </w:rPr>
        <w:t xml:space="preserve"> </w:t>
      </w:r>
      <w:r>
        <w:rPr>
          <w:rFonts w:ascii="Calibri" w:eastAsia="Times New Roman" w:hAnsi="Calibri" w:cs="Arial"/>
          <w:color w:val="222222"/>
          <w:lang w:val="en-US"/>
        </w:rPr>
        <w:fldChar w:fldCharType="begin"/>
      </w:r>
      <w:r>
        <w:rPr>
          <w:rFonts w:ascii="Calibri" w:eastAsia="Times New Roman" w:hAnsi="Calibri" w:cs="Arial"/>
          <w:color w:val="222222"/>
          <w:lang w:val="en-US"/>
        </w:rPr>
        <w:instrText xml:space="preserve"> ADDIN EN.CITE &lt;EndNote&gt;&lt;Cite&gt;&lt;Author&gt;Efron&lt;/Author&gt;&lt;Year&gt;2016&lt;/Year&gt;&lt;RecNum&gt;6362&lt;/RecNum&gt;&lt;DisplayText&gt;(1)&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Pr>
          <w:rFonts w:ascii="Calibri" w:eastAsia="Times New Roman" w:hAnsi="Calibri" w:cs="Arial"/>
          <w:color w:val="222222"/>
          <w:lang w:val="en-US"/>
        </w:rPr>
        <w:fldChar w:fldCharType="separate"/>
      </w:r>
      <w:r>
        <w:rPr>
          <w:rFonts w:ascii="Calibri" w:eastAsia="Times New Roman" w:hAnsi="Calibri" w:cs="Arial"/>
          <w:noProof/>
          <w:color w:val="222222"/>
          <w:lang w:val="en-US"/>
        </w:rPr>
        <w:t>(</w:t>
      </w:r>
      <w:hyperlink w:anchor="_ENREF_1" w:tooltip="Efron, 2016 #6362" w:history="1">
        <w:r>
          <w:rPr>
            <w:rFonts w:ascii="Calibri" w:eastAsia="Times New Roman" w:hAnsi="Calibri" w:cs="Arial"/>
            <w:noProof/>
            <w:color w:val="222222"/>
            <w:lang w:val="en-US"/>
          </w:rPr>
          <w:t>1</w:t>
        </w:r>
      </w:hyperlink>
      <w:r>
        <w:rPr>
          <w:rFonts w:ascii="Calibri" w:eastAsia="Times New Roman" w:hAnsi="Calibri" w:cs="Arial"/>
          <w:noProof/>
          <w:color w:val="222222"/>
          <w:lang w:val="en-US"/>
        </w:rPr>
        <w:t>)</w:t>
      </w:r>
      <w:r>
        <w:rPr>
          <w:rFonts w:ascii="Calibri" w:eastAsia="Times New Roman" w:hAnsi="Calibri" w:cs="Arial"/>
          <w:color w:val="222222"/>
          <w:lang w:val="en-US"/>
        </w:rPr>
        <w:fldChar w:fldCharType="end"/>
      </w:r>
      <w:r>
        <w:rPr>
          <w:rFonts w:ascii="Calibri" w:eastAsia="Times New Roman" w:hAnsi="Calibri" w:cs="Arial"/>
          <w:color w:val="222222"/>
          <w:lang w:val="en-US"/>
        </w:rPr>
        <w:t>,</w:t>
      </w:r>
      <w:r w:rsidR="00331017" w:rsidRPr="00F078A1">
        <w:rPr>
          <w:rFonts w:ascii="Calibri" w:eastAsia="Times New Roman" w:hAnsi="Calibri" w:cs="Arial"/>
          <w:color w:val="222222"/>
          <w:lang w:val="en-US"/>
        </w:rPr>
        <w:t xml:space="preserve"> </w:t>
      </w:r>
      <w:r>
        <w:rPr>
          <w:rFonts w:ascii="Calibri" w:eastAsia="Times New Roman" w:hAnsi="Calibri" w:cs="Arial"/>
          <w:color w:val="222222"/>
          <w:lang w:val="en-US"/>
        </w:rPr>
        <w:t>we want to make clear that we adopt</w:t>
      </w:r>
      <w:r w:rsidR="00331017" w:rsidRPr="00F078A1">
        <w:rPr>
          <w:rFonts w:ascii="Calibri" w:eastAsia="Times New Roman" w:hAnsi="Calibri" w:cs="Arial"/>
          <w:color w:val="222222"/>
          <w:lang w:val="en-US"/>
        </w:rPr>
        <w:t xml:space="preserve"> the </w:t>
      </w:r>
      <w:r>
        <w:rPr>
          <w:rFonts w:ascii="Calibri" w:eastAsia="Times New Roman" w:hAnsi="Calibri" w:cs="Arial"/>
          <w:color w:val="222222"/>
          <w:lang w:val="en-US"/>
        </w:rPr>
        <w:t>sense of classical statistics {Casella, 2002 #6913}.</w:t>
      </w:r>
      <w:r w:rsidR="00331017" w:rsidRPr="00F078A1">
        <w:rPr>
          <w:rFonts w:ascii="Calibri" w:eastAsia="Times New Roman" w:hAnsi="Calibri" w:cs="Arial"/>
          <w:color w:val="222222"/>
          <w:lang w:val="en-US"/>
        </w:rPr>
        <w:t xml:space="preserve"> </w:t>
      </w:r>
      <w:r>
        <w:rPr>
          <w:rFonts w:ascii="Calibri" w:hAnsi="Calibri" w:cs="Helvetica"/>
          <w:bCs/>
          <w:color w:val="000000"/>
          <w:lang w:val="en-US" w:eastAsia="en-US"/>
        </w:rPr>
        <w:t>I</w:t>
      </w:r>
      <w:r w:rsidR="00331017" w:rsidRPr="00F078A1">
        <w:rPr>
          <w:rFonts w:ascii="Calibri" w:hAnsi="Calibri" w:cs="Helvetica"/>
          <w:bCs/>
          <w:color w:val="000000"/>
          <w:lang w:val="en-US" w:eastAsia="en-US"/>
        </w:rPr>
        <w:t>nference is aimed at un</w:t>
      </w:r>
      <w:r w:rsidR="00331017" w:rsidRPr="00F078A1">
        <w:rPr>
          <w:rFonts w:ascii="Calibri" w:hAnsi="Calibri" w:cs="Helvetica"/>
          <w:bCs/>
          <w:color w:val="000000"/>
          <w:lang w:val="en-US" w:eastAsia="en-US"/>
        </w:rPr>
        <w:t xml:space="preserve">covering </w:t>
      </w:r>
      <w:r w:rsidR="00331017" w:rsidRPr="00F078A1">
        <w:rPr>
          <w:rFonts w:ascii="Calibri" w:hAnsi="Calibri" w:cs="Helvetica"/>
          <w:bCs/>
          <w:color w:val="000000"/>
          <w:lang w:val="en-US" w:eastAsia="en-US"/>
        </w:rPr>
        <w:t xml:space="preserve">certain </w:t>
      </w:r>
      <w:r w:rsidR="00331017" w:rsidRPr="00F078A1">
        <w:rPr>
          <w:rFonts w:ascii="Calibri" w:hAnsi="Calibri" w:cs="Helvetica"/>
          <w:bCs/>
          <w:color w:val="000000"/>
          <w:lang w:val="en-US" w:eastAsia="en-US"/>
        </w:rPr>
        <w:t>truth</w:t>
      </w:r>
      <w:r w:rsidR="00331017" w:rsidRPr="00F078A1">
        <w:rPr>
          <w:rFonts w:ascii="Calibri" w:hAnsi="Calibri" w:cs="Helvetica"/>
          <w:bCs/>
          <w:color w:val="000000"/>
          <w:lang w:val="en-US" w:eastAsia="en-US"/>
        </w:rPr>
        <w:t>s about a natural phenomenon of interest by</w:t>
      </w:r>
      <w:r w:rsidR="00331017" w:rsidRPr="00F078A1">
        <w:rPr>
          <w:rFonts w:ascii="Calibri" w:eastAsia="Times New Roman" w:hAnsi="Calibri" w:cs="Arial"/>
          <w:color w:val="222222"/>
          <w:lang w:val="en-US"/>
        </w:rPr>
        <w:t xml:space="preserve"> </w:t>
      </w:r>
      <w:r w:rsidR="00331017" w:rsidRPr="00F078A1">
        <w:rPr>
          <w:rFonts w:ascii="Calibri" w:hAnsi="Calibri" w:cs="Helvetica"/>
          <w:color w:val="000000"/>
          <w:lang w:val="en-US" w:eastAsia="en-US"/>
        </w:rPr>
        <w:t xml:space="preserve">answering whether an effect </w:t>
      </w:r>
      <w:r w:rsidR="00331017" w:rsidRPr="00F078A1">
        <w:rPr>
          <w:rFonts w:ascii="Calibri" w:hAnsi="Calibri" w:cs="Helvetica"/>
          <w:color w:val="000000"/>
          <w:lang w:val="en-US" w:eastAsia="en-US"/>
        </w:rPr>
        <w:t xml:space="preserve">is likely to </w:t>
      </w:r>
      <w:r w:rsidR="00331017" w:rsidRPr="00F078A1">
        <w:rPr>
          <w:rFonts w:ascii="Calibri" w:hAnsi="Calibri" w:cs="Helvetica"/>
          <w:color w:val="000000"/>
          <w:lang w:val="en-US" w:eastAsia="en-US"/>
        </w:rPr>
        <w:t>exists</w:t>
      </w:r>
      <w:r w:rsidR="00331017" w:rsidRPr="00F078A1">
        <w:rPr>
          <w:rFonts w:ascii="Calibri" w:hAnsi="Calibri" w:cs="Helvetica"/>
          <w:color w:val="000000"/>
          <w:lang w:val="en-US" w:eastAsia="en-US"/>
        </w:rPr>
        <w:t xml:space="preserve"> in the world. The service to science of </w:t>
      </w:r>
      <w:r w:rsidR="00F83534" w:rsidRPr="00F078A1">
        <w:rPr>
          <w:rFonts w:ascii="Calibri" w:hAnsi="Calibri" w:cs="Helvetica"/>
          <w:color w:val="000000"/>
          <w:lang w:val="en-US" w:eastAsia="en-US"/>
        </w:rPr>
        <w:t xml:space="preserve">providing novel insight is here achieved by </w:t>
      </w:r>
      <w:r w:rsidR="00F83534" w:rsidRPr="00F078A1">
        <w:rPr>
          <w:rFonts w:ascii="Calibri" w:hAnsi="Calibri" w:cs="Arial"/>
          <w:color w:val="000000"/>
          <w:lang w:val="en-US" w:eastAsia="en-US"/>
        </w:rPr>
        <w:t xml:space="preserve">making </w:t>
      </w:r>
      <w:r w:rsidR="00F83534" w:rsidRPr="00F078A1">
        <w:rPr>
          <w:rFonts w:ascii="Calibri" w:hAnsi="Calibri" w:cs="Arial"/>
          <w:color w:val="000000"/>
          <w:lang w:val="en-US" w:eastAsia="en-US"/>
        </w:rPr>
        <w:t xml:space="preserve">explicitly </w:t>
      </w:r>
      <w:r w:rsidR="00F83534" w:rsidRPr="00F078A1">
        <w:rPr>
          <w:rFonts w:ascii="Calibri" w:hAnsi="Calibri" w:cs="Arial"/>
          <w:color w:val="000000"/>
          <w:lang w:val="en-US" w:eastAsia="en-US"/>
        </w:rPr>
        <w:t>assumptions about</w:t>
      </w:r>
      <w:r w:rsidR="00F83534" w:rsidRPr="00F078A1">
        <w:rPr>
          <w:rFonts w:ascii="Calibri" w:hAnsi="Calibri" w:cs="Arial"/>
          <w:color w:val="000000"/>
          <w:lang w:val="en-US" w:eastAsia="en-US"/>
        </w:rPr>
        <w:t xml:space="preserve"> the data-</w:t>
      </w:r>
      <w:r w:rsidR="00F83534" w:rsidRPr="00F078A1">
        <w:rPr>
          <w:rFonts w:ascii="Calibri" w:hAnsi="Calibri" w:cs="Arial"/>
          <w:color w:val="000000"/>
          <w:lang w:val="en-US" w:eastAsia="en-US"/>
        </w:rPr>
        <w:t>generating process</w:t>
      </w:r>
      <w:r w:rsidR="00F83534" w:rsidRPr="00F078A1">
        <w:rPr>
          <w:rFonts w:ascii="Calibri" w:hAnsi="Calibri" w:cs="Arial"/>
          <w:color w:val="000000"/>
          <w:lang w:val="en-US" w:eastAsia="en-US"/>
        </w:rPr>
        <w:t xml:space="preserve">. </w:t>
      </w:r>
      <w:r w:rsidR="00F83534" w:rsidRPr="00F078A1">
        <w:rPr>
          <w:rFonts w:ascii="Calibri" w:hAnsi="Calibri" w:cs="Arial"/>
          <w:color w:val="000000"/>
          <w:lang w:val="en-US" w:eastAsia="en-US"/>
        </w:rPr>
        <w:t>Properties of the underlying generative mechanism</w:t>
      </w:r>
      <w:r w:rsidR="00F83534" w:rsidRPr="00F078A1">
        <w:rPr>
          <w:rFonts w:ascii="Calibri" w:hAnsi="Calibri" w:cs="Arial"/>
          <w:color w:val="000000"/>
          <w:lang w:val="en-US" w:eastAsia="en-US"/>
        </w:rPr>
        <w:t xml:space="preserve"> are then derived by</w:t>
      </w:r>
      <w:r w:rsidR="00F83534" w:rsidRPr="00F078A1">
        <w:rPr>
          <w:rFonts w:ascii="Calibri" w:eastAsia="Times New Roman" w:hAnsi="Calibri" w:cs="Arial"/>
          <w:bCs/>
          <w:color w:val="222222"/>
          <w:lang w:val="en-US"/>
        </w:rPr>
        <w:t> und</w:t>
      </w:r>
      <w:r w:rsidR="00BF45AF">
        <w:rPr>
          <w:rFonts w:ascii="Calibri" w:eastAsia="Times New Roman" w:hAnsi="Calibri" w:cs="Arial"/>
          <w:bCs/>
          <w:color w:val="222222"/>
          <w:lang w:val="en-US"/>
        </w:rPr>
        <w:t>erstanding the way the</w:t>
      </w:r>
      <w:r w:rsidR="00F83534" w:rsidRPr="00F078A1">
        <w:rPr>
          <w:rFonts w:ascii="Calibri" w:eastAsia="Times New Roman" w:hAnsi="Calibri" w:cs="Arial"/>
          <w:bCs/>
          <w:color w:val="222222"/>
          <w:lang w:val="en-US"/>
        </w:rPr>
        <w:t xml:space="preserve"> outcome</w:t>
      </w:r>
      <w:r w:rsidR="00F83534" w:rsidRPr="00F078A1">
        <w:rPr>
          <w:rFonts w:ascii="Calibri" w:eastAsia="Times New Roman" w:hAnsi="Calibri" w:cs="Arial"/>
          <w:bCs/>
          <w:color w:val="222222"/>
          <w:lang w:val="en-US"/>
        </w:rPr>
        <w:t xml:space="preserve"> is affected </w:t>
      </w:r>
      <w:r w:rsidR="00F83534" w:rsidRPr="00F078A1">
        <w:rPr>
          <w:rFonts w:ascii="Calibri" w:eastAsia="Times New Roman" w:hAnsi="Calibri" w:cs="Arial"/>
          <w:bCs/>
          <w:color w:val="222222"/>
          <w:lang w:val="en-US"/>
        </w:rPr>
        <w:t>by various</w:t>
      </w:r>
      <w:r w:rsidR="00F83534" w:rsidRPr="00F078A1">
        <w:rPr>
          <w:rFonts w:ascii="Calibri" w:eastAsia="Times New Roman" w:hAnsi="Calibri" w:cs="Arial"/>
          <w:bCs/>
          <w:color w:val="222222"/>
          <w:lang w:val="en-US"/>
        </w:rPr>
        <w:t xml:space="preserve"> </w:t>
      </w:r>
      <w:r w:rsidR="00F83534" w:rsidRPr="00F078A1">
        <w:rPr>
          <w:rFonts w:ascii="Calibri" w:eastAsia="Times New Roman" w:hAnsi="Calibri" w:cs="Arial"/>
          <w:bCs/>
          <w:color w:val="222222"/>
          <w:lang w:val="en-US"/>
        </w:rPr>
        <w:t>measures of interest</w:t>
      </w:r>
      <w:r w:rsidR="00F83534" w:rsidRPr="00F078A1">
        <w:rPr>
          <w:rFonts w:ascii="Calibri" w:eastAsia="Times New Roman" w:hAnsi="Calibri" w:cs="Arial"/>
          <w:bCs/>
          <w:color w:val="222222"/>
          <w:lang w:val="en-US"/>
        </w:rPr>
        <w:t>.</w:t>
      </w:r>
      <w:r w:rsidR="00F83534" w:rsidRPr="00F078A1">
        <w:rPr>
          <w:rFonts w:ascii="Calibri" w:eastAsia="Times New Roman" w:hAnsi="Calibri" w:cs="Arial"/>
          <w:bCs/>
          <w:color w:val="222222"/>
          <w:lang w:val="en-US"/>
        </w:rPr>
        <w:t xml:space="preserve"> The inference paradigm is aimed at </w:t>
      </w:r>
      <w:r w:rsidR="00F83534" w:rsidRPr="00F078A1">
        <w:rPr>
          <w:rFonts w:ascii="Calibri" w:eastAsia="Times New Roman" w:hAnsi="Calibri" w:cs="Arial"/>
          <w:color w:val="222222"/>
          <w:lang w:val="en-US"/>
        </w:rPr>
        <w:t xml:space="preserve">a </w:t>
      </w:r>
      <w:r w:rsidR="00F83534" w:rsidRPr="00F078A1">
        <w:rPr>
          <w:rFonts w:ascii="Calibri" w:eastAsia="Times New Roman" w:hAnsi="Calibri" w:cs="Arial"/>
          <w:bCs/>
          <w:color w:val="222222"/>
          <w:lang w:val="en-US"/>
        </w:rPr>
        <w:t xml:space="preserve">better understanding the relationship between the </w:t>
      </w:r>
      <w:r w:rsidR="00BF45AF">
        <w:rPr>
          <w:rFonts w:ascii="Calibri" w:eastAsia="Times New Roman" w:hAnsi="Calibri" w:cs="Arial"/>
          <w:bCs/>
          <w:color w:val="222222"/>
          <w:lang w:val="en-US"/>
        </w:rPr>
        <w:t>input measures</w:t>
      </w:r>
      <w:r w:rsidR="00F83534" w:rsidRPr="00F078A1">
        <w:rPr>
          <w:rFonts w:ascii="Calibri" w:eastAsia="Times New Roman" w:hAnsi="Calibri" w:cs="Arial"/>
          <w:bCs/>
          <w:color w:val="222222"/>
          <w:lang w:val="en-US"/>
        </w:rPr>
        <w:t xml:space="preserve"> in exerting influence on the response variable. </w:t>
      </w:r>
      <w:r w:rsidR="00AB27D3" w:rsidRPr="00F078A1">
        <w:rPr>
          <w:rFonts w:ascii="Calibri" w:eastAsia="Times New Roman" w:hAnsi="Calibri" w:cs="Arial"/>
          <w:color w:val="222222"/>
          <w:lang w:val="en-US"/>
        </w:rPr>
        <w:t>In particular, the investigator</w:t>
      </w:r>
      <w:r w:rsidR="00AB27D3" w:rsidRPr="00F078A1">
        <w:rPr>
          <w:rFonts w:ascii="Calibri" w:eastAsia="Times New Roman" w:hAnsi="Calibri" w:cs="Arial"/>
          <w:color w:val="222222"/>
          <w:lang w:val="en-US"/>
        </w:rPr>
        <w:t xml:space="preserve"> want</w:t>
      </w:r>
      <w:r w:rsidR="00AB27D3" w:rsidRPr="00F078A1">
        <w:rPr>
          <w:rFonts w:ascii="Calibri" w:eastAsia="Times New Roman" w:hAnsi="Calibri" w:cs="Arial"/>
          <w:color w:val="222222"/>
          <w:lang w:val="en-US"/>
        </w:rPr>
        <w:t>s</w:t>
      </w:r>
      <w:r w:rsidR="00AB27D3" w:rsidRPr="00F078A1">
        <w:rPr>
          <w:rFonts w:ascii="Calibri" w:eastAsia="Times New Roman" w:hAnsi="Calibri" w:cs="Arial"/>
          <w:color w:val="222222"/>
          <w:lang w:val="en-US"/>
        </w:rPr>
        <w:t xml:space="preserve"> to "</w:t>
      </w:r>
      <w:r w:rsidR="00AB27D3" w:rsidRPr="00F078A1">
        <w:rPr>
          <w:rFonts w:ascii="Calibri" w:eastAsia="Times New Roman" w:hAnsi="Calibri" w:cs="Arial"/>
          <w:bCs/>
          <w:color w:val="222222"/>
          <w:lang w:val="en-US"/>
        </w:rPr>
        <w:t>identify the few important predictors among a large set of possible variables</w:t>
      </w:r>
      <w:r w:rsidR="00AB27D3" w:rsidRPr="00F078A1">
        <w:rPr>
          <w:rFonts w:ascii="Calibri" w:eastAsia="Times New Roman" w:hAnsi="Calibri" w:cs="Arial"/>
          <w:color w:val="222222"/>
          <w:lang w:val="en-US"/>
        </w:rPr>
        <w:t>"</w:t>
      </w:r>
      <w:r w:rsidR="00AB27D3" w:rsidRPr="00F078A1">
        <w:rPr>
          <w:rFonts w:ascii="Calibri" w:eastAsia="Times New Roman" w:hAnsi="Calibri" w:cs="Arial"/>
          <w:color w:val="222222"/>
          <w:lang w:val="en-US"/>
        </w:rPr>
        <w:t xml:space="preserve">. </w:t>
      </w:r>
      <w:r w:rsidR="00F83534" w:rsidRPr="00F078A1">
        <w:rPr>
          <w:rFonts w:ascii="Calibri" w:eastAsia="Times New Roman" w:hAnsi="Calibri" w:cs="Arial"/>
          <w:bCs/>
          <w:color w:val="222222"/>
          <w:lang w:val="en-US"/>
        </w:rPr>
        <w:t>This intention explains</w:t>
      </w:r>
      <w:r w:rsidR="00F83534" w:rsidRPr="00F078A1">
        <w:rPr>
          <w:rFonts w:ascii="Calibri" w:eastAsia="Times New Roman" w:hAnsi="Calibri" w:cs="Arial"/>
          <w:bCs/>
          <w:color w:val="222222"/>
          <w:lang w:val="en-US"/>
        </w:rPr>
        <w:t xml:space="preserve"> why historically </w:t>
      </w:r>
      <w:r w:rsidR="00F83534" w:rsidRPr="00F078A1">
        <w:rPr>
          <w:rFonts w:ascii="Calibri" w:eastAsia="Times New Roman" w:hAnsi="Calibri" w:cs="Arial"/>
          <w:bCs/>
          <w:color w:val="222222"/>
          <w:lang w:val="en-US"/>
        </w:rPr>
        <w:t>many statistical approache in the empirical sciences are</w:t>
      </w:r>
      <w:r w:rsidR="00F83534" w:rsidRPr="00F078A1">
        <w:rPr>
          <w:rFonts w:ascii="Calibri" w:eastAsia="Times New Roman" w:hAnsi="Calibri" w:cs="Arial"/>
          <w:bCs/>
          <w:color w:val="222222"/>
          <w:lang w:val="en-US"/>
        </w:rPr>
        <w:t xml:space="preserve"> methods </w:t>
      </w:r>
      <w:r w:rsidR="00F83534" w:rsidRPr="00F078A1">
        <w:rPr>
          <w:rFonts w:ascii="Calibri" w:eastAsia="Times New Roman" w:hAnsi="Calibri" w:cs="Arial"/>
          <w:bCs/>
          <w:color w:val="222222"/>
          <w:lang w:val="en-US"/>
        </w:rPr>
        <w:t>with</w:t>
      </w:r>
      <w:r w:rsidR="00F83534" w:rsidRPr="00F078A1">
        <w:rPr>
          <w:rFonts w:ascii="Calibri" w:eastAsia="Times New Roman" w:hAnsi="Calibri" w:cs="Arial"/>
          <w:bCs/>
          <w:color w:val="222222"/>
          <w:lang w:val="en-US"/>
        </w:rPr>
        <w:t xml:space="preserve"> a linear form, even if the </w:t>
      </w:r>
      <w:r w:rsidR="00F83534" w:rsidRPr="00F078A1">
        <w:rPr>
          <w:rFonts w:ascii="Calibri" w:eastAsia="Times New Roman" w:hAnsi="Calibri" w:cs="Arial"/>
          <w:bCs/>
          <w:color w:val="222222"/>
          <w:lang w:val="en-US"/>
        </w:rPr>
        <w:t>“</w:t>
      </w:r>
      <w:r w:rsidR="00F83534" w:rsidRPr="00F078A1">
        <w:rPr>
          <w:rFonts w:ascii="Calibri" w:eastAsia="Times New Roman" w:hAnsi="Calibri" w:cs="Arial"/>
          <w:bCs/>
          <w:color w:val="222222"/>
          <w:lang w:val="en-US"/>
        </w:rPr>
        <w:t>true</w:t>
      </w:r>
      <w:r w:rsidR="00F83534" w:rsidRPr="00F078A1">
        <w:rPr>
          <w:rFonts w:ascii="Calibri" w:eastAsia="Times New Roman" w:hAnsi="Calibri" w:cs="Arial"/>
          <w:bCs/>
          <w:color w:val="222222"/>
          <w:lang w:val="en-US"/>
        </w:rPr>
        <w:t>”</w:t>
      </w:r>
      <w:r w:rsidR="00F83534" w:rsidRPr="00F078A1">
        <w:rPr>
          <w:rFonts w:ascii="Calibri" w:eastAsia="Times New Roman" w:hAnsi="Calibri" w:cs="Arial"/>
          <w:bCs/>
          <w:color w:val="222222"/>
          <w:lang w:val="en-US"/>
        </w:rPr>
        <w:t xml:space="preserve"> relationship </w:t>
      </w:r>
      <w:r w:rsidR="00F83534" w:rsidRPr="00F078A1">
        <w:rPr>
          <w:rFonts w:ascii="Calibri" w:eastAsia="Times New Roman" w:hAnsi="Calibri" w:cs="Arial"/>
          <w:bCs/>
          <w:color w:val="222222"/>
          <w:lang w:val="en-US"/>
        </w:rPr>
        <w:t>in nature</w:t>
      </w:r>
      <w:r w:rsidR="00F83534" w:rsidRPr="00F078A1">
        <w:rPr>
          <w:rFonts w:ascii="Calibri" w:eastAsia="Times New Roman" w:hAnsi="Calibri" w:cs="Arial"/>
          <w:bCs/>
          <w:color w:val="222222"/>
          <w:lang w:val="en-US"/>
        </w:rPr>
        <w:t xml:space="preserve"> </w:t>
      </w:r>
      <w:r w:rsidR="00F83534" w:rsidRPr="00F078A1">
        <w:rPr>
          <w:rFonts w:ascii="Calibri" w:eastAsia="Times New Roman" w:hAnsi="Calibri" w:cs="Arial"/>
          <w:bCs/>
          <w:color w:val="222222"/>
          <w:lang w:val="en-US"/>
        </w:rPr>
        <w:t xml:space="preserve">maybe </w:t>
      </w:r>
      <w:r w:rsidR="00F83534" w:rsidRPr="00F078A1">
        <w:rPr>
          <w:rFonts w:ascii="Calibri" w:eastAsia="Times New Roman" w:hAnsi="Calibri" w:cs="Arial"/>
          <w:bCs/>
          <w:color w:val="222222"/>
          <w:lang w:val="en-US"/>
        </w:rPr>
        <w:t>more complicated</w:t>
      </w:r>
      <w:r w:rsidR="00F83534" w:rsidRPr="00F078A1">
        <w:rPr>
          <w:rFonts w:ascii="Calibri" w:eastAsia="Times New Roman" w:hAnsi="Calibri" w:cs="Arial"/>
          <w:bCs/>
          <w:color w:val="222222"/>
          <w:lang w:val="en-US"/>
        </w:rPr>
        <w:t>.</w:t>
      </w:r>
      <w:r w:rsidR="00AB27D3" w:rsidRPr="00F078A1">
        <w:rPr>
          <w:rFonts w:ascii="Calibri" w:eastAsia="Times New Roman" w:hAnsi="Calibri" w:cs="Arial"/>
          <w:bCs/>
          <w:color w:val="222222"/>
          <w:lang w:val="en-US"/>
        </w:rPr>
        <w:t xml:space="preserve"> The modelling agenda is </w:t>
      </w:r>
      <w:r w:rsidR="00AB27D3" w:rsidRPr="00F078A1">
        <w:rPr>
          <w:rFonts w:ascii="Calibri" w:hAnsi="Calibri" w:cs="Arial"/>
          <w:color w:val="000000"/>
          <w:lang w:val="en-US" w:eastAsia="en-US"/>
        </w:rPr>
        <w:t>self-consistent</w:t>
      </w:r>
      <w:r w:rsidR="00AB27D3" w:rsidRPr="00F078A1">
        <w:rPr>
          <w:rFonts w:ascii="Calibri" w:hAnsi="Calibri" w:cs="Arial"/>
          <w:color w:val="000000"/>
          <w:lang w:val="en-US" w:eastAsia="en-US"/>
        </w:rPr>
        <w:t xml:space="preserve"> in assuming that the data model</w:t>
      </w:r>
      <w:r w:rsidR="00AB27D3" w:rsidRPr="00F078A1">
        <w:rPr>
          <w:rFonts w:ascii="Calibri" w:hAnsi="Calibri" w:cs="Arial"/>
          <w:color w:val="000000"/>
          <w:lang w:val="en-US" w:eastAsia="en-US"/>
        </w:rPr>
        <w:t xml:space="preserve"> </w:t>
      </w:r>
      <w:r w:rsidR="00AB27D3" w:rsidRPr="00F078A1">
        <w:rPr>
          <w:rFonts w:ascii="Calibri" w:hAnsi="Calibri" w:cs="Arial"/>
          <w:color w:val="000000"/>
          <w:lang w:val="en-US" w:eastAsia="en-US"/>
        </w:rPr>
        <w:t xml:space="preserve">is a </w:t>
      </w:r>
      <w:r w:rsidR="00F078A1" w:rsidRPr="00F078A1">
        <w:rPr>
          <w:rFonts w:ascii="Calibri" w:hAnsi="Calibri" w:cs="Arial"/>
          <w:color w:val="000000"/>
          <w:lang w:val="en-US" w:eastAsia="en-US"/>
        </w:rPr>
        <w:t xml:space="preserve">sufficient, fully specified summary </w:t>
      </w:r>
      <w:r w:rsidR="00AB27D3" w:rsidRPr="00F078A1">
        <w:rPr>
          <w:rFonts w:ascii="Calibri" w:hAnsi="Calibri" w:cs="Arial"/>
          <w:color w:val="000000"/>
          <w:lang w:val="en-US" w:eastAsia="en-US"/>
        </w:rPr>
        <w:t>of the phenomena under study</w:t>
      </w:r>
      <w:r w:rsidR="00F078A1" w:rsidRPr="00F078A1">
        <w:rPr>
          <w:rFonts w:ascii="Calibri" w:hAnsi="Calibri" w:cs="Arial"/>
          <w:color w:val="000000"/>
          <w:lang w:val="en-US" w:eastAsia="en-US"/>
        </w:rPr>
        <w:t xml:space="preserve">. Often combined with careful </w:t>
      </w:r>
      <w:r w:rsidR="00F74541" w:rsidRPr="00F078A1">
        <w:rPr>
          <w:rFonts w:ascii="Calibri" w:hAnsi="Calibri" w:cs="Arial"/>
          <w:color w:val="000000"/>
          <w:lang w:val="en-US" w:eastAsia="en-US"/>
        </w:rPr>
        <w:t>experimental control</w:t>
      </w:r>
      <w:r w:rsidR="00F078A1" w:rsidRPr="00F078A1">
        <w:rPr>
          <w:rFonts w:ascii="Calibri" w:hAnsi="Calibri" w:cs="Arial"/>
          <w:color w:val="000000"/>
          <w:lang w:val="en-US" w:eastAsia="en-US"/>
        </w:rPr>
        <w:t xml:space="preserve"> and </w:t>
      </w:r>
      <w:r w:rsidR="00F078A1" w:rsidRPr="00F078A1">
        <w:rPr>
          <w:rFonts w:ascii="Calibri" w:eastAsia="Times New Roman" w:hAnsi="Calibri" w:cs="Arial"/>
          <w:color w:val="222222"/>
          <w:lang w:val="en-US"/>
        </w:rPr>
        <w:t>b</w:t>
      </w:r>
      <w:r w:rsidR="00527DF6" w:rsidRPr="00F078A1">
        <w:rPr>
          <w:rFonts w:ascii="Calibri" w:eastAsia="Times New Roman" w:hAnsi="Calibri" w:cs="Arial"/>
          <w:color w:val="222222"/>
          <w:lang w:val="en-US"/>
        </w:rPr>
        <w:t>acked up by formal theory</w:t>
      </w:r>
      <w:r w:rsidR="00F078A1" w:rsidRPr="00F078A1">
        <w:rPr>
          <w:rFonts w:ascii="Calibri" w:eastAsia="Times New Roman" w:hAnsi="Calibri" w:cs="Arial"/>
          <w:color w:val="222222"/>
          <w:lang w:val="en-US"/>
        </w:rPr>
        <w:t>, modelling for inference is how</w:t>
      </w:r>
      <w:r w:rsidR="00F078A1" w:rsidRPr="00F078A1">
        <w:rPr>
          <w:rFonts w:ascii="Calibri" w:hAnsi="Calibri" w:cs="Arial"/>
          <w:color w:val="000000"/>
          <w:lang w:val="en-US" w:eastAsia="en-US"/>
        </w:rPr>
        <w:t xml:space="preserve"> </w:t>
      </w:r>
      <w:r w:rsidR="00475DCC" w:rsidRPr="00F078A1">
        <w:rPr>
          <w:rFonts w:ascii="Calibri" w:hAnsi="Calibri"/>
          <w:lang w:val="en-US"/>
        </w:rPr>
        <w:t xml:space="preserve">traditional academic statistics </w:t>
      </w:r>
      <w:r w:rsidR="00F078A1" w:rsidRPr="00F078A1">
        <w:rPr>
          <w:rFonts w:ascii="Calibri" w:hAnsi="Calibri"/>
          <w:lang w:val="en-US"/>
        </w:rPr>
        <w:t xml:space="preserve">have routinely </w:t>
      </w:r>
      <w:r w:rsidR="00475DCC" w:rsidRPr="00F078A1">
        <w:rPr>
          <w:rFonts w:ascii="Calibri" w:hAnsi="Calibri"/>
          <w:lang w:val="en-US"/>
        </w:rPr>
        <w:t>deal</w:t>
      </w:r>
      <w:r w:rsidR="00F078A1" w:rsidRPr="00F078A1">
        <w:rPr>
          <w:rFonts w:ascii="Calibri" w:hAnsi="Calibri"/>
          <w:lang w:val="en-US"/>
        </w:rPr>
        <w:t>t</w:t>
      </w:r>
      <w:r w:rsidR="00475DCC" w:rsidRPr="00F078A1">
        <w:rPr>
          <w:rFonts w:ascii="Calibri" w:hAnsi="Calibri"/>
          <w:lang w:val="en-US"/>
        </w:rPr>
        <w:t xml:space="preserve"> with small to medium datasets</w:t>
      </w:r>
      <w:r w:rsidR="00F078A1">
        <w:rPr>
          <w:rFonts w:ascii="Calibri" w:hAnsi="Calibri"/>
          <w:lang w:val="en-US"/>
        </w:rPr>
        <w:t>.</w:t>
      </w:r>
    </w:p>
    <w:p w14:paraId="26EEDA22" w14:textId="77777777" w:rsidR="00F078A1" w:rsidRDefault="00F078A1" w:rsidP="00F078A1">
      <w:pPr>
        <w:rPr>
          <w:rFonts w:ascii="Calibri" w:hAnsi="Calibri"/>
          <w:lang w:val="en-US"/>
        </w:rPr>
      </w:pPr>
    </w:p>
    <w:p w14:paraId="5AE314BC" w14:textId="77777777" w:rsidR="00541706" w:rsidRDefault="00541706" w:rsidP="00F078A1">
      <w:pPr>
        <w:rPr>
          <w:rFonts w:ascii="Calibri" w:hAnsi="Calibri"/>
          <w:lang w:val="en-US"/>
        </w:rPr>
      </w:pPr>
      <w:bookmarkStart w:id="0" w:name="_GoBack"/>
      <w:bookmarkEnd w:id="0"/>
    </w:p>
    <w:p w14:paraId="23B65A63" w14:textId="77777777" w:rsidR="00F078A1" w:rsidRDefault="00F078A1" w:rsidP="00F078A1">
      <w:pPr>
        <w:rPr>
          <w:rFonts w:ascii="Calibri" w:hAnsi="Calibri"/>
          <w:lang w:val="en-US"/>
        </w:rPr>
      </w:pPr>
    </w:p>
    <w:p w14:paraId="74648D1B" w14:textId="759E745D" w:rsidR="006D6634" w:rsidRPr="00541706" w:rsidRDefault="006D6634" w:rsidP="00F078A1">
      <w:pPr>
        <w:rPr>
          <w:b/>
          <w:lang w:val="en-US"/>
        </w:rPr>
      </w:pPr>
      <w:r w:rsidRPr="00541706">
        <w:rPr>
          <w:b/>
          <w:lang w:val="en-US"/>
        </w:rPr>
        <w:t>What we man by “prediction”?</w:t>
      </w:r>
    </w:p>
    <w:p w14:paraId="3618DB29" w14:textId="79E8031F" w:rsidR="00541706" w:rsidRDefault="00541706" w:rsidP="00F078A1">
      <w:pPr>
        <w:rPr>
          <w:lang w:val="en-US"/>
        </w:rPr>
      </w:pPr>
      <w:r>
        <w:rPr>
          <w:lang w:val="en-US"/>
        </w:rPr>
        <w:t>Prioritising insight on intrinsic properties of a natural phenomenon is importantly different from the prediction goal.</w:t>
      </w:r>
    </w:p>
    <w:p w14:paraId="729C86B0" w14:textId="77777777" w:rsidR="00541706" w:rsidRPr="00F078A1" w:rsidRDefault="00541706" w:rsidP="00F078A1">
      <w:pPr>
        <w:rPr>
          <w:rFonts w:ascii="Arial" w:hAnsi="Arial" w:cs="Arial"/>
          <w:color w:val="000000"/>
          <w:sz w:val="28"/>
          <w:szCs w:val="28"/>
          <w:lang w:val="en-US" w:eastAsia="en-US"/>
        </w:rPr>
      </w:pPr>
    </w:p>
    <w:p w14:paraId="403B739C" w14:textId="47E07ADD" w:rsidR="00C443D1" w:rsidRDefault="00C443D1" w:rsidP="000A5874">
      <w:pPr>
        <w:contextualSpacing/>
        <w:jc w:val="both"/>
        <w:rPr>
          <w:rFonts w:ascii="Helvetica" w:hAnsi="Helvetica" w:cs="Helvetica"/>
          <w:b/>
          <w:bCs/>
          <w:color w:val="000000"/>
          <w:lang w:val="en-US" w:eastAsia="en-US"/>
        </w:rPr>
      </w:pPr>
      <w:r w:rsidRPr="00C443D1">
        <w:rPr>
          <w:rFonts w:ascii="Helvetica" w:hAnsi="Helvetica" w:cs="Helvetica"/>
          <w:b/>
          <w:bCs/>
          <w:color w:val="000000"/>
          <w:lang w:val="en-US" w:eastAsia="en-US"/>
        </w:rPr>
        <w:t xml:space="preserve">- a lot of the </w:t>
      </w:r>
      <w:r>
        <w:rPr>
          <w:rFonts w:ascii="Helvetica" w:hAnsi="Helvetica" w:cs="Helvetica"/>
          <w:b/>
          <w:bCs/>
          <w:color w:val="000000"/>
          <w:lang w:val="en-US" w:eastAsia="en-US"/>
        </w:rPr>
        <w:t xml:space="preserve">linear model </w:t>
      </w:r>
      <w:r w:rsidRPr="00C443D1">
        <w:rPr>
          <w:rFonts w:ascii="Helvetica" w:hAnsi="Helvetica" w:cs="Helvetica"/>
          <w:b/>
          <w:bCs/>
          <w:color w:val="000000"/>
          <w:lang w:val="en-US" w:eastAsia="en-US"/>
        </w:rPr>
        <w:t>tools are the same, but the goal is different</w:t>
      </w:r>
    </w:p>
    <w:p w14:paraId="4A1FFAAC" w14:textId="77777777" w:rsidR="00C443D1" w:rsidRDefault="00C443D1" w:rsidP="000A5874">
      <w:pPr>
        <w:contextualSpacing/>
        <w:jc w:val="both"/>
        <w:rPr>
          <w:rFonts w:ascii="Calibri" w:hAnsi="Calibri"/>
          <w:b/>
          <w:color w:val="000000" w:themeColor="text1"/>
          <w:lang w:val="en-US"/>
        </w:rPr>
      </w:pPr>
    </w:p>
    <w:p w14:paraId="62A4A8A8" w14:textId="1B9D3082" w:rsidR="001E2714" w:rsidRDefault="001E2714" w:rsidP="000A5874">
      <w:pPr>
        <w:contextualSpacing/>
        <w:jc w:val="both"/>
        <w:rPr>
          <w:rFonts w:ascii="Calibri" w:hAnsi="Calibri"/>
          <w:b/>
          <w:color w:val="000000" w:themeColor="text1"/>
          <w:lang w:val="en-US"/>
        </w:rPr>
      </w:pPr>
      <w:r>
        <w:rPr>
          <w:rFonts w:ascii="Calibri" w:hAnsi="Calibri"/>
          <w:b/>
          <w:color w:val="000000" w:themeColor="text1"/>
          <w:lang w:val="en-US"/>
        </w:rPr>
        <w:t>emphasis on predictive value in the set of model inputs</w:t>
      </w:r>
      <w:r w:rsidR="00AE6394">
        <w:rPr>
          <w:rFonts w:ascii="Calibri" w:hAnsi="Calibri"/>
          <w:b/>
          <w:color w:val="000000" w:themeColor="text1"/>
          <w:lang w:val="en-US"/>
        </w:rPr>
        <w:t xml:space="preserve"> / smaller concern for what the achieved prediction means for the general population from which the sample was drawn</w:t>
      </w:r>
    </w:p>
    <w:p w14:paraId="7F2DD04E" w14:textId="77777777" w:rsidR="00AE6394" w:rsidRDefault="00AE6394" w:rsidP="000A5874">
      <w:pPr>
        <w:contextualSpacing/>
        <w:jc w:val="both"/>
        <w:rPr>
          <w:rFonts w:ascii="Calibri" w:hAnsi="Calibri"/>
          <w:b/>
          <w:color w:val="000000" w:themeColor="text1"/>
          <w:lang w:val="en-US"/>
        </w:rPr>
      </w:pPr>
    </w:p>
    <w:p w14:paraId="7439F81C" w14:textId="77777777" w:rsidR="000F5689" w:rsidRPr="000F5689" w:rsidRDefault="000F5689" w:rsidP="000F5689">
      <w:pPr>
        <w:widowControl w:val="0"/>
        <w:autoSpaceDE w:val="0"/>
        <w:autoSpaceDN w:val="0"/>
        <w:adjustRightInd w:val="0"/>
        <w:spacing w:line="240" w:lineRule="atLeast"/>
        <w:rPr>
          <w:rFonts w:ascii="Arial" w:hAnsi="Arial" w:cs="Arial"/>
          <w:color w:val="000000"/>
          <w:lang w:val="en-US" w:eastAsia="en-US"/>
        </w:rPr>
      </w:pPr>
      <w:r w:rsidRPr="000F5689">
        <w:rPr>
          <w:rFonts w:ascii="Helvetica" w:hAnsi="Helvetica" w:cs="Helvetica"/>
          <w:color w:val="000000"/>
          <w:sz w:val="20"/>
          <w:szCs w:val="20"/>
          <w:lang w:val="en-US" w:eastAsia="en-US"/>
        </w:rPr>
        <w:t>We care much more about a model's performance on the test data set than the</w:t>
      </w:r>
    </w:p>
    <w:p w14:paraId="6EF0456D" w14:textId="77777777" w:rsidR="000F5689" w:rsidRDefault="000F5689" w:rsidP="000F5689">
      <w:pPr>
        <w:widowControl w:val="0"/>
        <w:autoSpaceDE w:val="0"/>
        <w:autoSpaceDN w:val="0"/>
        <w:adjustRightInd w:val="0"/>
        <w:spacing w:line="240" w:lineRule="atLeast"/>
        <w:rPr>
          <w:rFonts w:ascii="Helvetica" w:hAnsi="Helvetica" w:cs="Helvetica"/>
          <w:color w:val="000000"/>
          <w:sz w:val="20"/>
          <w:szCs w:val="20"/>
          <w:lang w:val="en-US" w:eastAsia="en-US"/>
        </w:rPr>
      </w:pPr>
      <w:r w:rsidRPr="000F5689">
        <w:rPr>
          <w:rFonts w:ascii="Helvetica" w:hAnsi="Helvetica" w:cs="Helvetica"/>
          <w:color w:val="000000"/>
          <w:sz w:val="20"/>
          <w:szCs w:val="20"/>
          <w:lang w:val="en-US" w:eastAsia="en-US"/>
        </w:rPr>
        <w:t>training data set, since its performance on the test data set is much more likely to predict how the model will do on (other) unseen data</w:t>
      </w:r>
    </w:p>
    <w:p w14:paraId="4C959F65" w14:textId="77777777" w:rsidR="00AD4BFB" w:rsidRDefault="00AD4BFB" w:rsidP="000F5689">
      <w:pPr>
        <w:widowControl w:val="0"/>
        <w:autoSpaceDE w:val="0"/>
        <w:autoSpaceDN w:val="0"/>
        <w:adjustRightInd w:val="0"/>
        <w:spacing w:line="240" w:lineRule="atLeast"/>
        <w:rPr>
          <w:rFonts w:ascii="Helvetica" w:hAnsi="Helvetica" w:cs="Helvetica"/>
          <w:color w:val="000000"/>
          <w:sz w:val="20"/>
          <w:szCs w:val="20"/>
          <w:lang w:val="en-US" w:eastAsia="en-US"/>
        </w:rPr>
      </w:pPr>
    </w:p>
    <w:p w14:paraId="2310CA52" w14:textId="562E8374" w:rsidR="00AD4BFB" w:rsidRPr="000F5689" w:rsidRDefault="00AD4BFB" w:rsidP="000F5689">
      <w:pPr>
        <w:widowControl w:val="0"/>
        <w:autoSpaceDE w:val="0"/>
        <w:autoSpaceDN w:val="0"/>
        <w:adjustRightInd w:val="0"/>
        <w:spacing w:line="240" w:lineRule="atLeast"/>
        <w:rPr>
          <w:rFonts w:ascii="Arial" w:hAnsi="Arial" w:cs="Arial"/>
          <w:color w:val="000000"/>
          <w:lang w:val="en-US" w:eastAsia="en-US"/>
        </w:rPr>
      </w:pPr>
      <w:r>
        <w:rPr>
          <w:rFonts w:ascii="Helvetica" w:hAnsi="Helvetica" w:cs="Helvetica"/>
          <w:color w:val="000000"/>
          <w:sz w:val="20"/>
          <w:szCs w:val="20"/>
          <w:lang w:val="en-US" w:eastAsia="en-US"/>
        </w:rPr>
        <w:t>guessiong unobserved quantities</w:t>
      </w:r>
    </w:p>
    <w:p w14:paraId="0F8A3CAA" w14:textId="77777777" w:rsidR="000F5689" w:rsidRDefault="000F5689" w:rsidP="000A5874">
      <w:pPr>
        <w:contextualSpacing/>
        <w:jc w:val="both"/>
        <w:rPr>
          <w:rFonts w:ascii="Calibri" w:hAnsi="Calibri"/>
          <w:b/>
          <w:color w:val="000000" w:themeColor="text1"/>
          <w:lang w:val="en-US"/>
        </w:rPr>
      </w:pPr>
    </w:p>
    <w:p w14:paraId="4F0FD643" w14:textId="47D24836" w:rsidR="00F74541" w:rsidRDefault="00F74541" w:rsidP="000A5874">
      <w:pPr>
        <w:contextualSpacing/>
        <w:jc w:val="both"/>
        <w:rPr>
          <w:rFonts w:ascii="Arial" w:hAnsi="Arial" w:cs="Arial"/>
          <w:color w:val="000000"/>
          <w:lang w:val="en-US" w:eastAsia="en-US"/>
        </w:rPr>
      </w:pPr>
      <w:r w:rsidRPr="001704B0">
        <w:rPr>
          <w:rFonts w:ascii="Arial" w:hAnsi="Arial" w:cs="Arial"/>
          <w:color w:val="000000"/>
          <w:lang w:val="en-US" w:eastAsia="en-US"/>
        </w:rPr>
        <w:t>automatically extract knowledge of regularities in the world</w:t>
      </w:r>
    </w:p>
    <w:p w14:paraId="0A146478" w14:textId="77777777" w:rsidR="00880279" w:rsidRDefault="00880279" w:rsidP="000A5874">
      <w:pPr>
        <w:contextualSpacing/>
        <w:jc w:val="both"/>
        <w:rPr>
          <w:rFonts w:ascii="Arial" w:hAnsi="Arial" w:cs="Arial"/>
          <w:color w:val="000000"/>
          <w:lang w:val="en-US" w:eastAsia="en-US"/>
        </w:rPr>
      </w:pPr>
    </w:p>
    <w:p w14:paraId="4B5F0060" w14:textId="4EAB783A" w:rsidR="00880279" w:rsidRDefault="00880279" w:rsidP="000A5874">
      <w:pPr>
        <w:contextualSpacing/>
        <w:jc w:val="both"/>
        <w:rPr>
          <w:rFonts w:ascii="Arial" w:hAnsi="Arial" w:cs="Arial"/>
          <w:color w:val="000000"/>
          <w:lang w:val="en-US" w:eastAsia="en-US"/>
        </w:rPr>
      </w:pPr>
      <w:r w:rsidRPr="00DF1879">
        <w:rPr>
          <w:rFonts w:ascii="Arial" w:hAnsi="Arial" w:cs="Arial"/>
          <w:color w:val="000000"/>
          <w:lang w:val="en-US" w:eastAsia="en-US"/>
        </w:rPr>
        <w:t>the performance aspect</w:t>
      </w:r>
    </w:p>
    <w:p w14:paraId="28024973" w14:textId="77777777" w:rsidR="005C4A00" w:rsidRDefault="005C4A00" w:rsidP="000A5874">
      <w:pPr>
        <w:contextualSpacing/>
        <w:jc w:val="both"/>
        <w:rPr>
          <w:rFonts w:ascii="Arial" w:hAnsi="Arial" w:cs="Arial"/>
          <w:color w:val="000000"/>
          <w:lang w:val="en-US" w:eastAsia="en-US"/>
        </w:rPr>
      </w:pPr>
    </w:p>
    <w:p w14:paraId="280D10B8" w14:textId="7AC8912C" w:rsidR="005C4A00" w:rsidRPr="005C4A00" w:rsidRDefault="005C4A00" w:rsidP="000A5874">
      <w:pPr>
        <w:contextualSpacing/>
        <w:jc w:val="both"/>
        <w:rPr>
          <w:rFonts w:ascii="Arial" w:hAnsi="Arial" w:cs="Arial"/>
          <w:color w:val="000000"/>
          <w:lang w:val="en-US" w:eastAsia="en-US"/>
        </w:rPr>
      </w:pPr>
      <w:r w:rsidRPr="005C4A00">
        <w:rPr>
          <w:rFonts w:ascii="Arial" w:hAnsi="Arial" w:cs="Arial"/>
          <w:color w:val="000000"/>
          <w:lang w:val="en-US" w:eastAsia="en-US"/>
        </w:rPr>
        <w:t>„accurately modeling the world“ (=prediction)</w:t>
      </w:r>
      <w:r>
        <w:rPr>
          <w:rFonts w:ascii="Arial" w:hAnsi="Arial" w:cs="Arial"/>
          <w:color w:val="000000"/>
          <w:lang w:val="en-US" w:eastAsia="en-US"/>
        </w:rPr>
        <w:t xml:space="preserve">; </w:t>
      </w:r>
    </w:p>
    <w:p w14:paraId="044BBC41" w14:textId="77777777" w:rsidR="001704B0" w:rsidRPr="001704B0" w:rsidRDefault="001704B0" w:rsidP="000A5874">
      <w:pPr>
        <w:contextualSpacing/>
        <w:jc w:val="both"/>
        <w:rPr>
          <w:rFonts w:ascii="Arial" w:hAnsi="Arial" w:cs="Arial"/>
          <w:color w:val="000000"/>
          <w:lang w:val="en-US" w:eastAsia="en-US"/>
        </w:rPr>
      </w:pPr>
    </w:p>
    <w:p w14:paraId="6881C3E8" w14:textId="667CA2FB" w:rsidR="001704B0" w:rsidRPr="001704B0" w:rsidRDefault="001704B0" w:rsidP="000A5874">
      <w:pPr>
        <w:contextualSpacing/>
        <w:jc w:val="both"/>
        <w:rPr>
          <w:rFonts w:ascii="Calibri" w:hAnsi="Calibri"/>
          <w:b/>
          <w:color w:val="000000" w:themeColor="text1"/>
          <w:lang w:val="en-US"/>
        </w:rPr>
      </w:pPr>
      <w:r w:rsidRPr="001704B0">
        <w:rPr>
          <w:rFonts w:ascii="Arial" w:hAnsi="Arial" w:cs="Arial"/>
          <w:color w:val="000000"/>
          <w:lang w:val="en-US" w:eastAsia="en-US"/>
        </w:rPr>
        <w:t>We do not use beta because we just use them as an intermediate step to achieve prediction, not because we care about this parameter itself so much</w:t>
      </w:r>
    </w:p>
    <w:p w14:paraId="2F4B6749" w14:textId="77777777" w:rsidR="006D6634" w:rsidRDefault="006D6634" w:rsidP="000A5874">
      <w:pPr>
        <w:contextualSpacing/>
        <w:jc w:val="both"/>
        <w:rPr>
          <w:rFonts w:ascii="Calibri" w:hAnsi="Calibri"/>
          <w:b/>
          <w:color w:val="000000" w:themeColor="text1"/>
          <w:lang w:val="en-US"/>
        </w:rPr>
      </w:pPr>
    </w:p>
    <w:p w14:paraId="72BEA075" w14:textId="77777777" w:rsidR="00EE5E4E" w:rsidRPr="00EE5E4E" w:rsidRDefault="00EE5E4E" w:rsidP="00EE5E4E">
      <w:pPr>
        <w:rPr>
          <w:rFonts w:eastAsia="Times New Roman"/>
          <w:lang w:val="en-US"/>
        </w:rPr>
      </w:pPr>
      <w:r w:rsidRPr="00EE5E4E">
        <w:rPr>
          <w:rFonts w:ascii="Arial" w:eastAsia="Times New Roman" w:hAnsi="Arial" w:cs="Arial"/>
          <w:color w:val="222222"/>
          <w:shd w:val="clear" w:color="auto" w:fill="FFFFFF"/>
          <w:lang w:val="en-US"/>
        </w:rPr>
        <w:t>It is about things you have not yet seen. It is however a limited notion of inference. You are just trying to say something about a particular aspect of the world and that is: What will happen next? You do not care so much what is inside the blackbox. You are not trying to say something about the world itself.</w:t>
      </w:r>
    </w:p>
    <w:p w14:paraId="7AC63594" w14:textId="77777777" w:rsidR="006D6634" w:rsidRDefault="006D6634" w:rsidP="000A5874">
      <w:pPr>
        <w:contextualSpacing/>
        <w:jc w:val="both"/>
        <w:rPr>
          <w:rFonts w:ascii="Calibri" w:hAnsi="Calibri"/>
          <w:b/>
          <w:color w:val="000000" w:themeColor="text1"/>
          <w:lang w:val="en-US"/>
        </w:rPr>
      </w:pPr>
    </w:p>
    <w:p w14:paraId="62FCBE3C" w14:textId="0AB9EA87" w:rsidR="00EE5E4E" w:rsidRDefault="00684E75" w:rsidP="000A5874">
      <w:pPr>
        <w:contextualSpacing/>
        <w:jc w:val="both"/>
        <w:rPr>
          <w:rFonts w:ascii="Arial" w:hAnsi="Arial" w:cs="Arial"/>
          <w:color w:val="000000"/>
          <w:sz w:val="28"/>
          <w:szCs w:val="28"/>
          <w:lang w:val="en-US" w:eastAsia="en-US"/>
        </w:rPr>
      </w:pPr>
      <w:r w:rsidRPr="00684E75">
        <w:rPr>
          <w:rFonts w:ascii="Arial" w:hAnsi="Arial" w:cs="Arial"/>
          <w:color w:val="000000"/>
          <w:sz w:val="28"/>
          <w:szCs w:val="28"/>
          <w:lang w:val="en-US" w:eastAsia="en-US"/>
        </w:rPr>
        <w:lastRenderedPageBreak/>
        <w:t>Prediction accuracy can capture how well the model’s box can emulate nature’s box as a measure of how well the model can reproduce the natural phenomenon producing the data.</w:t>
      </w:r>
    </w:p>
    <w:p w14:paraId="196704D4" w14:textId="77777777" w:rsidR="00684E75" w:rsidRPr="00684E75" w:rsidRDefault="00684E75" w:rsidP="000A5874">
      <w:pPr>
        <w:contextualSpacing/>
        <w:jc w:val="both"/>
        <w:rPr>
          <w:rFonts w:ascii="Calibri" w:hAnsi="Calibri"/>
          <w:b/>
          <w:color w:val="000000" w:themeColor="text1"/>
          <w:lang w:val="en-US"/>
        </w:rPr>
      </w:pPr>
    </w:p>
    <w:p w14:paraId="35341610" w14:textId="77777777" w:rsidR="006D6634" w:rsidRDefault="006D6634" w:rsidP="006D6634">
      <w:pPr>
        <w:rPr>
          <w:rFonts w:ascii="Arial" w:eastAsia="Times New Roman" w:hAnsi="Arial" w:cs="Arial"/>
          <w:bCs/>
          <w:color w:val="222222"/>
          <w:shd w:val="clear" w:color="auto" w:fill="FFFFFF"/>
          <w:lang w:val="en-US"/>
        </w:rPr>
      </w:pPr>
      <w:r w:rsidRPr="006D6634">
        <w:rPr>
          <w:rFonts w:ascii="Arial" w:eastAsia="Times New Roman" w:hAnsi="Arial" w:cs="Arial"/>
          <w:bCs/>
          <w:color w:val="222222"/>
          <w:shd w:val="clear" w:color="auto" w:fill="FFFFFF"/>
          <w:lang w:val="en-US"/>
        </w:rPr>
        <w:t>What you really want to do in ML is to model what generalized onto tomorrow’s data.</w:t>
      </w:r>
    </w:p>
    <w:p w14:paraId="69E62986" w14:textId="77777777" w:rsidR="00DE07EB" w:rsidRDefault="00DE07EB" w:rsidP="006D6634">
      <w:pPr>
        <w:rPr>
          <w:rFonts w:ascii="Arial" w:eastAsia="Times New Roman" w:hAnsi="Arial" w:cs="Arial"/>
          <w:bCs/>
          <w:color w:val="222222"/>
          <w:shd w:val="clear" w:color="auto" w:fill="FFFFFF"/>
          <w:lang w:val="en-US"/>
        </w:rPr>
      </w:pPr>
    </w:p>
    <w:p w14:paraId="3DD3E102" w14:textId="13369CEE" w:rsidR="00DE07EB" w:rsidRDefault="00DE07EB" w:rsidP="006D6634">
      <w:pPr>
        <w:rPr>
          <w:rFonts w:ascii="Arial" w:eastAsia="Times New Roman" w:hAnsi="Arial" w:cs="Arial"/>
          <w:bCs/>
          <w:color w:val="222222"/>
          <w:shd w:val="clear" w:color="auto" w:fill="FFFFFF"/>
          <w:lang w:val="en-US"/>
        </w:rPr>
      </w:pPr>
      <w:r>
        <w:rPr>
          <w:rFonts w:ascii="Arial" w:eastAsia="Times New Roman" w:hAnsi="Arial" w:cs="Arial"/>
          <w:bCs/>
          <w:color w:val="222222"/>
          <w:shd w:val="clear" w:color="auto" w:fill="FFFFFF"/>
          <w:lang w:val="en-US"/>
        </w:rPr>
        <w:t>As yet unjobserbved target vriable, often hard to come by or expansive to comby in practice</w:t>
      </w:r>
      <w:r w:rsidR="008D170D">
        <w:rPr>
          <w:rFonts w:ascii="Arial" w:eastAsia="Times New Roman" w:hAnsi="Arial" w:cs="Arial"/>
          <w:bCs/>
          <w:color w:val="222222"/>
          <w:shd w:val="clear" w:color="auto" w:fill="FFFFFF"/>
          <w:lang w:val="en-US"/>
        </w:rPr>
        <w:t xml:space="preserve"> &gt; model used for predictionn in new individuals whose outcome information we do not yet have</w:t>
      </w:r>
    </w:p>
    <w:p w14:paraId="02285D9E" w14:textId="77777777" w:rsidR="00766E66" w:rsidRDefault="00766E66" w:rsidP="006D6634">
      <w:pPr>
        <w:rPr>
          <w:rFonts w:ascii="Arial" w:eastAsia="Times New Roman" w:hAnsi="Arial" w:cs="Arial"/>
          <w:bCs/>
          <w:color w:val="222222"/>
          <w:shd w:val="clear" w:color="auto" w:fill="FFFFFF"/>
          <w:lang w:val="en-US"/>
        </w:rPr>
      </w:pPr>
    </w:p>
    <w:p w14:paraId="619C25AD" w14:textId="4314BAE0" w:rsidR="00766E66" w:rsidRDefault="00766E66" w:rsidP="006D6634">
      <w:pPr>
        <w:rPr>
          <w:rFonts w:ascii="Arial" w:hAnsi="Arial" w:cs="Arial"/>
          <w:color w:val="000000"/>
          <w:lang w:val="en-US" w:eastAsia="en-US"/>
        </w:rPr>
      </w:pPr>
      <w:r w:rsidRPr="00766E66">
        <w:rPr>
          <w:rFonts w:ascii="Arial" w:hAnsi="Arial" w:cs="Arial"/>
          <w:color w:val="000000"/>
          <w:lang w:val="en-US" w:eastAsia="en-US"/>
        </w:rPr>
        <w:t>figure out meanginful patterns (or hypotheses) that may have been missed by the human observer</w:t>
      </w:r>
    </w:p>
    <w:p w14:paraId="7903C9F2" w14:textId="216750D6" w:rsidR="00E355F2" w:rsidRDefault="00E355F2" w:rsidP="006D6634">
      <w:pPr>
        <w:rPr>
          <w:rFonts w:ascii="Arial" w:hAnsi="Arial" w:cs="Arial"/>
          <w:color w:val="000000"/>
          <w:lang w:val="en-US" w:eastAsia="en-US"/>
        </w:rPr>
      </w:pPr>
      <w:r>
        <w:rPr>
          <w:rFonts w:ascii="Arial" w:hAnsi="Arial" w:cs="Arial"/>
          <w:color w:val="000000"/>
          <w:lang w:val="en-US" w:eastAsia="en-US"/>
        </w:rPr>
        <w:t>distrubtion-free</w:t>
      </w:r>
    </w:p>
    <w:p w14:paraId="603729C9" w14:textId="77777777" w:rsidR="00D6191B" w:rsidRDefault="00D6191B" w:rsidP="006D6634">
      <w:pPr>
        <w:rPr>
          <w:rFonts w:ascii="Arial" w:hAnsi="Arial" w:cs="Arial"/>
          <w:color w:val="000000"/>
          <w:lang w:val="en-US" w:eastAsia="en-US"/>
        </w:rPr>
      </w:pPr>
    </w:p>
    <w:p w14:paraId="3F4AE14E" w14:textId="71333193" w:rsidR="00D6191B" w:rsidRDefault="00D6191B" w:rsidP="006D6634">
      <w:pPr>
        <w:rPr>
          <w:rFonts w:ascii="Helvetica" w:hAnsi="Helvetica" w:cs="Helvetica"/>
          <w:color w:val="000000"/>
          <w:lang w:val="en-US" w:eastAsia="en-US"/>
        </w:rPr>
      </w:pPr>
      <w:r w:rsidRPr="00D6191B">
        <w:rPr>
          <w:rFonts w:ascii="Helvetica" w:hAnsi="Helvetica" w:cs="Helvetica"/>
          <w:color w:val="000000"/>
          <w:lang w:val="en-US" w:eastAsia="en-US"/>
        </w:rPr>
        <w:t>ML is very algorithmic and requires a lot of computation</w:t>
      </w:r>
    </w:p>
    <w:p w14:paraId="7CE6500E" w14:textId="7593C00C" w:rsidR="00C443D1" w:rsidRPr="00C443D1" w:rsidRDefault="00C443D1" w:rsidP="006D6634">
      <w:pPr>
        <w:rPr>
          <w:rFonts w:eastAsia="Times New Roman"/>
          <w:lang w:val="en-US"/>
        </w:rPr>
      </w:pPr>
      <w:r w:rsidRPr="00C443D1">
        <w:rPr>
          <w:rFonts w:ascii="Helvetica" w:hAnsi="Helvetica" w:cs="Helvetica"/>
          <w:color w:val="000000"/>
          <w:lang w:val="en-US" w:eastAsia="en-US"/>
        </w:rPr>
        <w:t>ML more aggressively pursued the computational aspects of data analysis</w:t>
      </w:r>
    </w:p>
    <w:p w14:paraId="113D3B5E" w14:textId="77777777" w:rsidR="00EB525A" w:rsidRDefault="00EB525A" w:rsidP="000A5874">
      <w:pPr>
        <w:contextualSpacing/>
        <w:jc w:val="both"/>
        <w:rPr>
          <w:rFonts w:ascii="Calibri" w:hAnsi="Calibri"/>
          <w:b/>
          <w:color w:val="000000" w:themeColor="text1"/>
          <w:lang w:val="en-US"/>
        </w:rPr>
      </w:pPr>
    </w:p>
    <w:p w14:paraId="23C82E20"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Prediction paradigm: "</w:t>
      </w:r>
      <w:r w:rsidRPr="00EB525A">
        <w:rPr>
          <w:rFonts w:ascii="Arial" w:eastAsia="Times New Roman" w:hAnsi="Arial" w:cs="Arial"/>
          <w:b/>
          <w:bCs/>
          <w:color w:val="222222"/>
          <w:lang w:val="en-US"/>
        </w:rPr>
        <w:t>predicting the response for future observations“.</w:t>
      </w:r>
    </w:p>
    <w:p w14:paraId="519E4BE1"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b/>
          <w:bCs/>
          <w:color w:val="222222"/>
          <w:lang w:val="en-US"/>
        </w:rPr>
        <w:t>- typical setting: X is readily available, but the outputs Y cannot be easily obtained</w:t>
      </w:r>
    </w:p>
    <w:p w14:paraId="40D1D0CD"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 "</w:t>
      </w:r>
      <w:r w:rsidRPr="00EB525A">
        <w:rPr>
          <w:rFonts w:ascii="Arial" w:eastAsia="Times New Roman" w:hAnsi="Arial" w:cs="Arial"/>
          <w:b/>
          <w:bCs/>
          <w:color w:val="222222"/>
          <w:lang w:val="en-US"/>
        </w:rPr>
        <w:t>f hat is treated as a blackbox</w:t>
      </w:r>
      <w:r w:rsidRPr="00EB525A">
        <w:rPr>
          <w:rFonts w:ascii="Arial" w:eastAsia="Times New Roman" w:hAnsi="Arial" w:cs="Arial"/>
          <w:color w:val="222222"/>
          <w:lang w:val="en-US"/>
        </w:rPr>
        <w:t>“ -&gt; not necessarily assumptions about the data distributions or the functional form of f</w:t>
      </w:r>
    </w:p>
    <w:p w14:paraId="4C442F0D"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 provided that f hat yields accurate predictions for Y we are not typically concerned with the exact form of f</w:t>
      </w:r>
    </w:p>
    <w:p w14:paraId="6ECDD2BF"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 the irreducible error / Bayes error rate is a central concern: </w:t>
      </w:r>
      <w:r w:rsidRPr="00EB525A">
        <w:rPr>
          <w:rFonts w:ascii="Arial" w:eastAsia="Times New Roman" w:hAnsi="Arial" w:cs="Arial"/>
          <w:b/>
          <w:bCs/>
          <w:color w:val="222222"/>
          <w:lang w:val="en-US"/>
        </w:rPr>
        <w:t>predicting Y is also a function of the irreducible error. </w:t>
      </w:r>
      <w:r w:rsidRPr="00EB525A">
        <w:rPr>
          <w:rFonts w:ascii="Arial" w:eastAsia="Times New Roman" w:hAnsi="Arial" w:cs="Arial"/>
          <w:color w:val="222222"/>
          <w:lang w:val="en-US"/>
        </w:rPr>
        <w:t>There may be variables useful for prediction that we have not measured. Since we did not measure them we cannot use them in the prediction function. For instance, in drug toxicity prediction, the quality of the drug itself may be varying but not captured in X or the patient’s well-being on a given day.</w:t>
      </w:r>
    </w:p>
    <w:p w14:paraId="691ADF19"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Example questions naturally asked by "modeling for prediction":</w:t>
      </w:r>
    </w:p>
    <w:p w14:paraId="46EDA9B5"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 How well can predict the risk for an adverse reaction of a patient to a particular drug?</w:t>
      </w:r>
    </w:p>
    <w:p w14:paraId="2694669D"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 Company makes a direct-marketing campaign and wants to know in advance how is likely to respond to a mailing based on demographic variables. Deep understanding of why susceptible individuals can be identified is not necessary.</w:t>
      </w:r>
    </w:p>
    <w:p w14:paraId="2631510E"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 Is this house over- or underpriced?</w:t>
      </w:r>
    </w:p>
    <w:p w14:paraId="4CFF4C85"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lang w:val="en-US"/>
        </w:rPr>
        <w:t>-preferred to talk about the accusracy of models</w:t>
      </w:r>
    </w:p>
    <w:p w14:paraId="79275A43" w14:textId="77777777" w:rsidR="003A2203" w:rsidRPr="00EB525A" w:rsidRDefault="003A2203" w:rsidP="003A2203">
      <w:pPr>
        <w:shd w:val="clear" w:color="auto" w:fill="FFFFFF"/>
        <w:rPr>
          <w:rFonts w:ascii="Arial" w:eastAsia="Times New Roman" w:hAnsi="Arial" w:cs="Arial"/>
          <w:color w:val="222222"/>
          <w:lang w:val="en-US"/>
        </w:rPr>
      </w:pPr>
      <w:r w:rsidRPr="00EB525A">
        <w:rPr>
          <w:rFonts w:ascii="Arial" w:eastAsia="Times New Roman" w:hAnsi="Arial" w:cs="Arial"/>
          <w:color w:val="222222"/>
          <w:sz w:val="17"/>
          <w:szCs w:val="17"/>
          <w:lang w:val="en-US"/>
        </w:rPr>
        <w:t>The relatively recent discipline of Machine Learning,</w:t>
      </w:r>
    </w:p>
    <w:p w14:paraId="751B4536" w14:textId="77777777" w:rsidR="00EB525A" w:rsidRDefault="00EB525A" w:rsidP="000A5874">
      <w:pPr>
        <w:contextualSpacing/>
        <w:jc w:val="both"/>
        <w:rPr>
          <w:rFonts w:ascii="Calibri" w:hAnsi="Calibri"/>
          <w:b/>
          <w:color w:val="000000" w:themeColor="text1"/>
          <w:lang w:val="en-US"/>
        </w:rPr>
      </w:pPr>
    </w:p>
    <w:p w14:paraId="125F1612" w14:textId="101D65D5" w:rsidR="00527DF6" w:rsidRDefault="00527DF6" w:rsidP="000A5874">
      <w:pPr>
        <w:contextualSpacing/>
        <w:jc w:val="both"/>
        <w:rPr>
          <w:rFonts w:ascii="Calibri" w:hAnsi="Calibri"/>
          <w:color w:val="000000" w:themeColor="text1"/>
          <w:lang w:val="en-US"/>
        </w:rPr>
      </w:pPr>
      <w:r w:rsidRPr="00527DF6">
        <w:rPr>
          <w:rFonts w:ascii="Calibri" w:hAnsi="Calibri"/>
          <w:color w:val="000000" w:themeColor="text1"/>
          <w:lang w:val="en-US"/>
        </w:rPr>
        <w:t xml:space="preserve">Backed up by </w:t>
      </w:r>
      <w:r w:rsidR="000C75A8">
        <w:rPr>
          <w:rFonts w:ascii="Calibri" w:hAnsi="Calibri"/>
          <w:color w:val="000000" w:themeColor="text1"/>
          <w:lang w:val="en-US"/>
        </w:rPr>
        <w:t>empirical evaluation</w:t>
      </w:r>
    </w:p>
    <w:p w14:paraId="254BF378" w14:textId="77777777" w:rsidR="00AD7870" w:rsidRDefault="00AD7870" w:rsidP="000A5874">
      <w:pPr>
        <w:contextualSpacing/>
        <w:jc w:val="both"/>
        <w:rPr>
          <w:rFonts w:ascii="Calibri" w:hAnsi="Calibri"/>
          <w:color w:val="000000" w:themeColor="text1"/>
          <w:lang w:val="en-US"/>
        </w:rPr>
      </w:pPr>
    </w:p>
    <w:p w14:paraId="6DC7F8D7" w14:textId="2BA23D6D" w:rsidR="00AD7870" w:rsidRPr="00527DF6" w:rsidRDefault="00AD7870" w:rsidP="000A5874">
      <w:pPr>
        <w:contextualSpacing/>
        <w:jc w:val="both"/>
        <w:rPr>
          <w:rFonts w:ascii="Calibri" w:hAnsi="Calibri"/>
          <w:color w:val="000000" w:themeColor="text1"/>
          <w:lang w:val="en-US"/>
        </w:rPr>
      </w:pPr>
      <w:r>
        <w:rPr>
          <w:rFonts w:ascii="Calibri" w:hAnsi="Calibri"/>
          <w:b/>
          <w:color w:val="000000" w:themeColor="text1"/>
          <w:lang w:val="en-US"/>
        </w:rPr>
        <w:t>has been an important focus of activity in the “machine-learning” community and corresponds to how statistcs are often practiced in data-intensive industry</w:t>
      </w:r>
    </w:p>
    <w:p w14:paraId="323B0E12" w14:textId="77777777" w:rsidR="00EB525A" w:rsidRDefault="00EB525A" w:rsidP="000A5874">
      <w:pPr>
        <w:contextualSpacing/>
        <w:jc w:val="both"/>
        <w:rPr>
          <w:rFonts w:ascii="Calibri" w:hAnsi="Calibri"/>
          <w:b/>
          <w:color w:val="000000" w:themeColor="text1"/>
          <w:lang w:val="en-US"/>
        </w:rPr>
      </w:pPr>
    </w:p>
    <w:p w14:paraId="1E97A048" w14:textId="77777777" w:rsidR="00EB525A" w:rsidRDefault="00EB525A" w:rsidP="000A5874">
      <w:pPr>
        <w:contextualSpacing/>
        <w:jc w:val="both"/>
        <w:rPr>
          <w:rFonts w:ascii="Calibri" w:hAnsi="Calibri"/>
          <w:b/>
          <w:color w:val="000000" w:themeColor="text1"/>
          <w:lang w:val="en-US"/>
        </w:rPr>
      </w:pPr>
    </w:p>
    <w:p w14:paraId="366EC310" w14:textId="77777777" w:rsidR="00F45FEE" w:rsidRDefault="00F45FEE" w:rsidP="000A5874">
      <w:pPr>
        <w:contextualSpacing/>
        <w:jc w:val="both"/>
        <w:rPr>
          <w:rFonts w:ascii="Calibri" w:hAnsi="Calibri"/>
          <w:b/>
          <w:color w:val="000000" w:themeColor="text1"/>
          <w:lang w:val="en-US"/>
        </w:rPr>
      </w:pPr>
    </w:p>
    <w:p w14:paraId="03BB2649" w14:textId="77777777" w:rsidR="00EB525A" w:rsidRDefault="00EB525A" w:rsidP="00EB525A">
      <w:pPr>
        <w:shd w:val="clear" w:color="auto" w:fill="FFFFFF"/>
        <w:rPr>
          <w:rFonts w:ascii="Arial" w:eastAsia="Times New Roman" w:hAnsi="Arial" w:cs="Arial"/>
          <w:color w:val="222222"/>
          <w:sz w:val="17"/>
          <w:szCs w:val="17"/>
          <w:lang w:val="en-US"/>
        </w:rPr>
      </w:pPr>
      <w:r w:rsidRPr="00EB525A">
        <w:rPr>
          <w:rFonts w:ascii="Arial" w:eastAsia="Times New Roman" w:hAnsi="Arial" w:cs="Arial"/>
          <w:color w:val="222222"/>
          <w:sz w:val="17"/>
          <w:szCs w:val="17"/>
          <w:lang w:val="en-US"/>
        </w:rPr>
        <w:t> </w:t>
      </w:r>
    </w:p>
    <w:p w14:paraId="6CEB1EBF" w14:textId="77777777" w:rsidR="00F45FEE" w:rsidRDefault="00F45FEE" w:rsidP="00EB525A">
      <w:pPr>
        <w:shd w:val="clear" w:color="auto" w:fill="FFFFFF"/>
        <w:rPr>
          <w:rFonts w:ascii="Arial" w:eastAsia="Times New Roman" w:hAnsi="Arial" w:cs="Arial"/>
          <w:b/>
          <w:color w:val="222222"/>
          <w:sz w:val="17"/>
          <w:szCs w:val="17"/>
          <w:lang w:val="en-US"/>
        </w:rPr>
      </w:pPr>
    </w:p>
    <w:p w14:paraId="593B6AF2" w14:textId="71DC95E1" w:rsidR="00F45FEE" w:rsidRDefault="00F45FEE" w:rsidP="00EB525A">
      <w:pPr>
        <w:shd w:val="clear" w:color="auto" w:fill="FFFFFF"/>
        <w:rPr>
          <w:rFonts w:ascii="Arial" w:eastAsia="Times New Roman" w:hAnsi="Arial" w:cs="Arial"/>
          <w:b/>
          <w:color w:val="222222"/>
          <w:sz w:val="17"/>
          <w:szCs w:val="17"/>
          <w:lang w:val="en-US"/>
        </w:rPr>
      </w:pPr>
      <w:r w:rsidRPr="00F45FEE">
        <w:rPr>
          <w:rFonts w:ascii="Arial" w:eastAsia="Times New Roman" w:hAnsi="Arial" w:cs="Arial"/>
          <w:b/>
          <w:color w:val="222222"/>
          <w:sz w:val="17"/>
          <w:szCs w:val="17"/>
          <w:lang w:val="en-US"/>
        </w:rPr>
        <w:t>Using the linear model f</w:t>
      </w:r>
      <w:r>
        <w:rPr>
          <w:rFonts w:ascii="Arial" w:eastAsia="Times New Roman" w:hAnsi="Arial" w:cs="Arial"/>
          <w:b/>
          <w:color w:val="222222"/>
          <w:sz w:val="17"/>
          <w:szCs w:val="17"/>
          <w:lang w:val="en-US"/>
        </w:rPr>
        <w:t>or inferen</w:t>
      </w:r>
      <w:r w:rsidRPr="00F45FEE">
        <w:rPr>
          <w:rFonts w:ascii="Arial" w:eastAsia="Times New Roman" w:hAnsi="Arial" w:cs="Arial"/>
          <w:b/>
          <w:color w:val="222222"/>
          <w:sz w:val="17"/>
          <w:szCs w:val="17"/>
          <w:lang w:val="en-US"/>
        </w:rPr>
        <w:t>ce</w:t>
      </w:r>
    </w:p>
    <w:p w14:paraId="5782B2B5" w14:textId="77777777" w:rsidR="00F45FEE" w:rsidRPr="00F45FEE" w:rsidRDefault="00F45FEE" w:rsidP="00EB525A">
      <w:pPr>
        <w:shd w:val="clear" w:color="auto" w:fill="FFFFFF"/>
        <w:rPr>
          <w:rFonts w:ascii="Arial" w:eastAsia="Times New Roman" w:hAnsi="Arial" w:cs="Arial"/>
          <w:b/>
          <w:color w:val="222222"/>
          <w:sz w:val="17"/>
          <w:szCs w:val="17"/>
          <w:lang w:val="en-US"/>
        </w:rPr>
      </w:pPr>
    </w:p>
    <w:p w14:paraId="0B0C285A" w14:textId="77777777" w:rsidR="00F45FEE" w:rsidRDefault="00F45FEE" w:rsidP="00EB525A">
      <w:pPr>
        <w:shd w:val="clear" w:color="auto" w:fill="FFFFFF"/>
        <w:rPr>
          <w:rFonts w:ascii="Arial" w:eastAsia="Times New Roman" w:hAnsi="Arial" w:cs="Arial"/>
          <w:color w:val="222222"/>
          <w:sz w:val="17"/>
          <w:szCs w:val="17"/>
          <w:lang w:val="en-US"/>
        </w:rPr>
      </w:pPr>
    </w:p>
    <w:p w14:paraId="130765AC" w14:textId="77777777" w:rsidR="00F45FEE" w:rsidRDefault="00F45FEE" w:rsidP="00EB525A">
      <w:pPr>
        <w:shd w:val="clear" w:color="auto" w:fill="FFFFFF"/>
        <w:rPr>
          <w:rFonts w:ascii="Arial" w:eastAsia="Times New Roman" w:hAnsi="Arial" w:cs="Arial"/>
          <w:color w:val="222222"/>
          <w:sz w:val="17"/>
          <w:szCs w:val="17"/>
          <w:lang w:val="en-US"/>
        </w:rPr>
      </w:pPr>
    </w:p>
    <w:p w14:paraId="554E7BB5" w14:textId="77777777" w:rsidR="00F45FEE" w:rsidRDefault="00F45FEE" w:rsidP="00EB525A">
      <w:pPr>
        <w:shd w:val="clear" w:color="auto" w:fill="FFFFFF"/>
        <w:rPr>
          <w:rFonts w:ascii="Arial" w:eastAsia="Times New Roman" w:hAnsi="Arial" w:cs="Arial"/>
          <w:color w:val="222222"/>
          <w:sz w:val="17"/>
          <w:szCs w:val="17"/>
          <w:lang w:val="en-US"/>
        </w:rPr>
      </w:pPr>
    </w:p>
    <w:p w14:paraId="71F5A43F" w14:textId="180CD8AC" w:rsidR="0070638A" w:rsidRDefault="00506EE2" w:rsidP="00EB525A">
      <w:pPr>
        <w:shd w:val="clear" w:color="auto" w:fill="FFFFFF"/>
        <w:rPr>
          <w:rFonts w:ascii="Arial" w:hAnsi="Arial" w:cs="Arial"/>
          <w:color w:val="000000"/>
          <w:lang w:val="en-US" w:eastAsia="en-US"/>
        </w:rPr>
      </w:pPr>
      <w:r w:rsidRPr="00506EE2">
        <w:rPr>
          <w:rFonts w:ascii="Arial" w:hAnsi="Arial" w:cs="Arial"/>
          <w:color w:val="000000"/>
          <w:lang w:val="en-US" w:eastAsia="en-US"/>
        </w:rPr>
        <w:lastRenderedPageBreak/>
        <w:t>We want to assess the relative contributions of each of the predictors in explaining Y</w:t>
      </w:r>
    </w:p>
    <w:p w14:paraId="3FE0F51C" w14:textId="77777777" w:rsidR="00506EE2" w:rsidRPr="00506EE2" w:rsidRDefault="00506EE2" w:rsidP="00EB525A">
      <w:pPr>
        <w:shd w:val="clear" w:color="auto" w:fill="FFFFFF"/>
        <w:rPr>
          <w:rFonts w:ascii="Arial" w:eastAsia="Times New Roman" w:hAnsi="Arial" w:cs="Arial"/>
          <w:color w:val="222222"/>
          <w:sz w:val="17"/>
          <w:szCs w:val="17"/>
          <w:lang w:val="en-US"/>
        </w:rPr>
      </w:pPr>
    </w:p>
    <w:p w14:paraId="6446B507" w14:textId="7E78F255" w:rsidR="00812BC7" w:rsidRDefault="00812BC7"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A non-signiifcant beta coefficent suggest that the variable can be dropped from the model</w:t>
      </w:r>
    </w:p>
    <w:p w14:paraId="079BC8F4" w14:textId="7536806E" w:rsidR="00812BC7" w:rsidRDefault="0070638A"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Each of them corresponds to the null hypothesis that the beta at hand deviates from zero, whereas the other model coefficients do not</w:t>
      </w:r>
    </w:p>
    <w:p w14:paraId="37A60903" w14:textId="77777777" w:rsidR="00812BC7" w:rsidRDefault="00812BC7" w:rsidP="00EB525A">
      <w:pPr>
        <w:shd w:val="clear" w:color="auto" w:fill="FFFFFF"/>
        <w:rPr>
          <w:rFonts w:ascii="Arial" w:eastAsia="Times New Roman" w:hAnsi="Arial" w:cs="Arial"/>
          <w:color w:val="222222"/>
          <w:sz w:val="17"/>
          <w:szCs w:val="17"/>
          <w:lang w:val="en-US"/>
        </w:rPr>
      </w:pPr>
    </w:p>
    <w:p w14:paraId="556F0E6B" w14:textId="3062AAC7" w:rsidR="005779A1" w:rsidRDefault="005779A1"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It is aobut confidence intervalls of the betas</w:t>
      </w:r>
    </w:p>
    <w:p w14:paraId="30D903C8" w14:textId="77777777" w:rsidR="00F83534" w:rsidRDefault="00F83534" w:rsidP="00EB525A">
      <w:pPr>
        <w:shd w:val="clear" w:color="auto" w:fill="FFFFFF"/>
        <w:rPr>
          <w:rFonts w:ascii="Arial" w:eastAsia="Times New Roman" w:hAnsi="Arial" w:cs="Arial"/>
          <w:color w:val="222222"/>
          <w:sz w:val="17"/>
          <w:szCs w:val="17"/>
          <w:lang w:val="en-US"/>
        </w:rPr>
      </w:pPr>
    </w:p>
    <w:p w14:paraId="23CD9ACD" w14:textId="77777777" w:rsidR="00F83534" w:rsidRDefault="00F83534" w:rsidP="00F83534">
      <w:pPr>
        <w:shd w:val="clear" w:color="auto" w:fill="FFFFFF"/>
        <w:rPr>
          <w:rFonts w:ascii="Arial" w:hAnsi="Arial" w:cs="Arial"/>
          <w:b/>
          <w:bCs/>
          <w:color w:val="000000"/>
          <w:sz w:val="28"/>
          <w:szCs w:val="28"/>
          <w:lang w:val="en-US" w:eastAsia="en-US"/>
        </w:rPr>
      </w:pPr>
      <w:r w:rsidRPr="00A82E5C">
        <w:rPr>
          <w:rFonts w:ascii="Arial" w:hAnsi="Arial" w:cs="Arial"/>
          <w:b/>
          <w:bCs/>
          <w:color w:val="000000"/>
          <w:sz w:val="28"/>
          <w:szCs w:val="28"/>
          <w:lang w:val="en-US" w:eastAsia="en-US"/>
        </w:rPr>
        <w:t>Inference is about the input variables for Breiman</w:t>
      </w:r>
    </w:p>
    <w:p w14:paraId="1072EBD2" w14:textId="77777777" w:rsidR="00F83534" w:rsidRDefault="00F83534" w:rsidP="00EB525A">
      <w:pPr>
        <w:shd w:val="clear" w:color="auto" w:fill="FFFFFF"/>
        <w:rPr>
          <w:rFonts w:ascii="Arial" w:eastAsia="Times New Roman" w:hAnsi="Arial" w:cs="Arial"/>
          <w:color w:val="222222"/>
          <w:sz w:val="17"/>
          <w:szCs w:val="17"/>
          <w:lang w:val="en-US"/>
        </w:rPr>
      </w:pPr>
    </w:p>
    <w:p w14:paraId="39801E37" w14:textId="77777777" w:rsidR="006949A6" w:rsidRDefault="006949A6" w:rsidP="00EB525A">
      <w:pPr>
        <w:shd w:val="clear" w:color="auto" w:fill="FFFFFF"/>
        <w:rPr>
          <w:rFonts w:ascii="Arial" w:eastAsia="Times New Roman" w:hAnsi="Arial" w:cs="Arial"/>
          <w:color w:val="222222"/>
          <w:sz w:val="17"/>
          <w:szCs w:val="17"/>
          <w:lang w:val="en-US"/>
        </w:rPr>
      </w:pPr>
    </w:p>
    <w:p w14:paraId="0313F2E2" w14:textId="556FC34A" w:rsidR="006949A6" w:rsidRDefault="006949A6"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Model assumed to specify the completey probabilistic structure of how the input measures related to each other, as well as with the output</w:t>
      </w:r>
    </w:p>
    <w:p w14:paraId="552343EC" w14:textId="77777777" w:rsidR="00560633" w:rsidRDefault="00560633" w:rsidP="00EB525A">
      <w:pPr>
        <w:shd w:val="clear" w:color="auto" w:fill="FFFFFF"/>
        <w:rPr>
          <w:rFonts w:ascii="Arial" w:eastAsia="Times New Roman" w:hAnsi="Arial" w:cs="Arial"/>
          <w:color w:val="222222"/>
          <w:sz w:val="17"/>
          <w:szCs w:val="17"/>
          <w:lang w:val="en-US"/>
        </w:rPr>
      </w:pPr>
    </w:p>
    <w:p w14:paraId="262172E2" w14:textId="77777777" w:rsidR="006C1722" w:rsidRDefault="006C1722" w:rsidP="00EB525A">
      <w:pPr>
        <w:shd w:val="clear" w:color="auto" w:fill="FFFFFF"/>
        <w:rPr>
          <w:rFonts w:ascii="Arial" w:eastAsia="Times New Roman" w:hAnsi="Arial" w:cs="Arial"/>
          <w:color w:val="222222"/>
          <w:sz w:val="17"/>
          <w:szCs w:val="17"/>
          <w:lang w:val="en-US"/>
        </w:rPr>
      </w:pPr>
    </w:p>
    <w:p w14:paraId="6C410491" w14:textId="1703FB1C" w:rsidR="006C1722" w:rsidRPr="006C1722" w:rsidRDefault="006C1722" w:rsidP="00EB525A">
      <w:pPr>
        <w:shd w:val="clear" w:color="auto" w:fill="FFFFFF"/>
        <w:rPr>
          <w:rFonts w:ascii="Arial" w:hAnsi="Arial" w:cs="Arial"/>
          <w:color w:val="000000"/>
          <w:lang w:val="en-US" w:eastAsia="en-US"/>
        </w:rPr>
      </w:pPr>
      <w:r w:rsidRPr="006C1722">
        <w:rPr>
          <w:rFonts w:ascii="Arial" w:hAnsi="Arial" w:cs="Arial"/>
          <w:color w:val="000000"/>
          <w:lang w:val="en-US" w:eastAsia="en-US"/>
        </w:rPr>
        <w:t>classical inference is about understanding how the response Y changes as a function of the independent input variables x1, x2, … and it is about these separate input variables that p values are usually computed as evidence for relevance of an effect</w:t>
      </w:r>
    </w:p>
    <w:p w14:paraId="0EC51D91" w14:textId="77777777" w:rsidR="006C1722" w:rsidRPr="006C1722" w:rsidRDefault="006C1722" w:rsidP="00EB525A">
      <w:pPr>
        <w:shd w:val="clear" w:color="auto" w:fill="FFFFFF"/>
        <w:rPr>
          <w:rFonts w:ascii="Arial" w:hAnsi="Arial" w:cs="Arial"/>
          <w:color w:val="000000"/>
          <w:lang w:val="en-US" w:eastAsia="en-US"/>
        </w:rPr>
      </w:pPr>
    </w:p>
    <w:p w14:paraId="3B0C0696" w14:textId="77777777" w:rsidR="006C1722" w:rsidRPr="006C1722" w:rsidRDefault="006C1722" w:rsidP="00EB525A">
      <w:pPr>
        <w:shd w:val="clear" w:color="auto" w:fill="FFFFFF"/>
        <w:rPr>
          <w:rFonts w:ascii="Arial" w:eastAsia="Times New Roman" w:hAnsi="Arial" w:cs="Arial"/>
          <w:color w:val="222222"/>
          <w:sz w:val="17"/>
          <w:szCs w:val="17"/>
          <w:lang w:val="en-US"/>
        </w:rPr>
      </w:pPr>
    </w:p>
    <w:p w14:paraId="02B5268B" w14:textId="7F28922D" w:rsidR="00560633" w:rsidRDefault="00560633" w:rsidP="00560633">
      <w:pPr>
        <w:shd w:val="clear" w:color="auto" w:fill="FFFFFF"/>
        <w:rPr>
          <w:rFonts w:ascii="Arial" w:eastAsia="Times New Roman" w:hAnsi="Arial" w:cs="Arial"/>
          <w:color w:val="222222"/>
          <w:lang w:val="en-US"/>
        </w:rPr>
      </w:pPr>
      <w:r>
        <w:rPr>
          <w:rFonts w:ascii="Arial" w:eastAsia="Times New Roman" w:hAnsi="Arial" w:cs="Arial"/>
          <w:color w:val="222222"/>
          <w:lang w:val="en-US"/>
        </w:rPr>
        <w:t xml:space="preserve">mechanisms in the data are assumed to be sufficiently described by means and variances alone as parts of the probability model underlying the dataset at hand </w:t>
      </w:r>
      <w:r w:rsidR="00541706">
        <w:rPr>
          <w:rFonts w:ascii="Arial" w:eastAsia="Times New Roman" w:hAnsi="Arial" w:cs="Arial"/>
          <w:color w:val="222222"/>
          <w:lang w:val="en-US"/>
        </w:rPr>
        <w:fldChar w:fldCharType="begin"/>
      </w:r>
      <w:r w:rsidR="00541706">
        <w:rPr>
          <w:rFonts w:ascii="Arial" w:eastAsia="Times New Roman" w:hAnsi="Arial" w:cs="Arial"/>
          <w:color w:val="222222"/>
          <w:lang w:val="en-US"/>
        </w:rPr>
        <w:instrText xml:space="preserve"> ADDIN EN.CITE &lt;EndNote&gt;&lt;Cite&gt;&lt;Author&gt;Casella&lt;/Author&gt;&lt;Year&gt;2002&lt;/Year&gt;&lt;RecNum&gt;6913&lt;/RecNum&gt;&lt;DisplayText&gt;(2)&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41706">
        <w:rPr>
          <w:rFonts w:ascii="Arial" w:eastAsia="Times New Roman" w:hAnsi="Arial" w:cs="Arial"/>
          <w:color w:val="222222"/>
          <w:lang w:val="en-US"/>
        </w:rPr>
        <w:fldChar w:fldCharType="separate"/>
      </w:r>
      <w:r w:rsidR="00541706">
        <w:rPr>
          <w:rFonts w:ascii="Arial" w:eastAsia="Times New Roman" w:hAnsi="Arial" w:cs="Arial"/>
          <w:noProof/>
          <w:color w:val="222222"/>
          <w:lang w:val="en-US"/>
        </w:rPr>
        <w:t>(</w:t>
      </w:r>
      <w:hyperlink w:anchor="_ENREF_2" w:tooltip="Casella, 2002 #6913" w:history="1">
        <w:r w:rsidR="00541706">
          <w:rPr>
            <w:rFonts w:ascii="Arial" w:eastAsia="Times New Roman" w:hAnsi="Arial" w:cs="Arial"/>
            <w:noProof/>
            <w:color w:val="222222"/>
            <w:lang w:val="en-US"/>
          </w:rPr>
          <w:t>2</w:t>
        </w:r>
      </w:hyperlink>
      <w:r w:rsidR="00541706">
        <w:rPr>
          <w:rFonts w:ascii="Arial" w:eastAsia="Times New Roman" w:hAnsi="Arial" w:cs="Arial"/>
          <w:noProof/>
          <w:color w:val="222222"/>
          <w:lang w:val="en-US"/>
        </w:rPr>
        <w:t>)</w:t>
      </w:r>
      <w:r w:rsidR="00541706">
        <w:rPr>
          <w:rFonts w:ascii="Arial" w:eastAsia="Times New Roman" w:hAnsi="Arial" w:cs="Arial"/>
          <w:color w:val="222222"/>
          <w:lang w:val="en-US"/>
        </w:rPr>
        <w:fldChar w:fldCharType="end"/>
      </w:r>
    </w:p>
    <w:p w14:paraId="44F19385" w14:textId="77777777" w:rsidR="00560633" w:rsidRDefault="00560633" w:rsidP="00EB525A">
      <w:pPr>
        <w:shd w:val="clear" w:color="auto" w:fill="FFFFFF"/>
        <w:rPr>
          <w:rFonts w:ascii="Arial" w:eastAsia="Times New Roman" w:hAnsi="Arial" w:cs="Arial"/>
          <w:color w:val="222222"/>
          <w:sz w:val="17"/>
          <w:szCs w:val="17"/>
          <w:lang w:val="en-US"/>
        </w:rPr>
      </w:pPr>
    </w:p>
    <w:p w14:paraId="29762566" w14:textId="34859039" w:rsidR="00D03482" w:rsidRDefault="00D03482"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testing is the ultimate goal</w:t>
      </w:r>
    </w:p>
    <w:p w14:paraId="7DF897E3" w14:textId="77777777" w:rsidR="00095173" w:rsidRDefault="00095173" w:rsidP="00EB525A">
      <w:pPr>
        <w:shd w:val="clear" w:color="auto" w:fill="FFFFFF"/>
        <w:rPr>
          <w:rFonts w:ascii="Arial" w:eastAsia="Times New Roman" w:hAnsi="Arial" w:cs="Arial"/>
          <w:color w:val="222222"/>
          <w:sz w:val="17"/>
          <w:szCs w:val="17"/>
          <w:lang w:val="en-US"/>
        </w:rPr>
      </w:pPr>
    </w:p>
    <w:p w14:paraId="44E7DFE4" w14:textId="0E85148F" w:rsidR="00095173" w:rsidRDefault="00095173"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fully specified</w:t>
      </w:r>
    </w:p>
    <w:p w14:paraId="7A945213" w14:textId="77777777" w:rsidR="00560633" w:rsidRDefault="00560633" w:rsidP="00EB525A">
      <w:pPr>
        <w:shd w:val="clear" w:color="auto" w:fill="FFFFFF"/>
        <w:rPr>
          <w:rFonts w:ascii="Arial" w:eastAsia="Times New Roman" w:hAnsi="Arial" w:cs="Arial"/>
          <w:color w:val="222222"/>
          <w:sz w:val="17"/>
          <w:szCs w:val="17"/>
          <w:lang w:val="en-US"/>
        </w:rPr>
      </w:pPr>
    </w:p>
    <w:p w14:paraId="271D89DC" w14:textId="77777777" w:rsidR="00560633" w:rsidRDefault="00560633" w:rsidP="00EB525A">
      <w:pPr>
        <w:shd w:val="clear" w:color="auto" w:fill="FFFFFF"/>
        <w:rPr>
          <w:rFonts w:ascii="Arial" w:eastAsia="Times New Roman" w:hAnsi="Arial" w:cs="Arial"/>
          <w:color w:val="222222"/>
          <w:sz w:val="17"/>
          <w:szCs w:val="17"/>
          <w:lang w:val="en-US"/>
        </w:rPr>
      </w:pPr>
    </w:p>
    <w:p w14:paraId="77B48B08" w14:textId="77777777" w:rsidR="00812BC7" w:rsidRDefault="00812BC7" w:rsidP="00EB525A">
      <w:pPr>
        <w:shd w:val="clear" w:color="auto" w:fill="FFFFFF"/>
        <w:rPr>
          <w:rFonts w:ascii="Arial" w:eastAsia="Times New Roman" w:hAnsi="Arial" w:cs="Arial"/>
          <w:color w:val="222222"/>
          <w:sz w:val="17"/>
          <w:szCs w:val="17"/>
          <w:lang w:val="en-US"/>
        </w:rPr>
      </w:pPr>
    </w:p>
    <w:p w14:paraId="3EECAA64" w14:textId="77777777" w:rsidR="00F45FEE" w:rsidRDefault="00F45FEE" w:rsidP="00EB525A">
      <w:pPr>
        <w:shd w:val="clear" w:color="auto" w:fill="FFFFFF"/>
        <w:rPr>
          <w:rFonts w:ascii="Arial" w:eastAsia="Times New Roman" w:hAnsi="Arial" w:cs="Arial"/>
          <w:color w:val="222222"/>
          <w:sz w:val="17"/>
          <w:szCs w:val="17"/>
          <w:lang w:val="en-US"/>
        </w:rPr>
      </w:pPr>
    </w:p>
    <w:p w14:paraId="18519DCA" w14:textId="77777777" w:rsidR="00F45FEE" w:rsidRDefault="00F45FEE" w:rsidP="00EB525A">
      <w:pPr>
        <w:shd w:val="clear" w:color="auto" w:fill="FFFFFF"/>
        <w:rPr>
          <w:rFonts w:ascii="Arial" w:eastAsia="Times New Roman" w:hAnsi="Arial" w:cs="Arial"/>
          <w:color w:val="222222"/>
          <w:sz w:val="17"/>
          <w:szCs w:val="17"/>
          <w:lang w:val="en-US"/>
        </w:rPr>
      </w:pPr>
    </w:p>
    <w:p w14:paraId="0E1F1199" w14:textId="75734BA5" w:rsidR="00F45FEE" w:rsidRPr="00F45FEE" w:rsidRDefault="00F45FEE" w:rsidP="00EB525A">
      <w:pPr>
        <w:shd w:val="clear" w:color="auto" w:fill="FFFFFF"/>
        <w:rPr>
          <w:rFonts w:ascii="Arial" w:eastAsia="Times New Roman" w:hAnsi="Arial" w:cs="Arial"/>
          <w:b/>
          <w:color w:val="222222"/>
          <w:sz w:val="17"/>
          <w:szCs w:val="17"/>
          <w:lang w:val="en-US"/>
        </w:rPr>
      </w:pPr>
      <w:r w:rsidRPr="00F45FEE">
        <w:rPr>
          <w:rFonts w:ascii="Arial" w:eastAsia="Times New Roman" w:hAnsi="Arial" w:cs="Arial"/>
          <w:b/>
          <w:color w:val="222222"/>
          <w:sz w:val="17"/>
          <w:szCs w:val="17"/>
          <w:lang w:val="en-US"/>
        </w:rPr>
        <w:t>Using the linear model for prediction</w:t>
      </w:r>
    </w:p>
    <w:p w14:paraId="58F2CB6F" w14:textId="77777777" w:rsidR="00F45FEE" w:rsidRDefault="00F45FEE" w:rsidP="00EB525A">
      <w:pPr>
        <w:shd w:val="clear" w:color="auto" w:fill="FFFFFF"/>
        <w:rPr>
          <w:rFonts w:ascii="Arial" w:eastAsia="Times New Roman" w:hAnsi="Arial" w:cs="Arial"/>
          <w:color w:val="222222"/>
          <w:sz w:val="17"/>
          <w:szCs w:val="17"/>
          <w:lang w:val="en-US"/>
        </w:rPr>
      </w:pPr>
    </w:p>
    <w:p w14:paraId="6329EF7A" w14:textId="4F56F4F0" w:rsidR="00F45FEE" w:rsidRDefault="00F45FEE" w:rsidP="00EB525A">
      <w:pPr>
        <w:shd w:val="clear" w:color="auto" w:fill="FFFFFF"/>
        <w:rPr>
          <w:rFonts w:ascii="Arial" w:hAnsi="Arial" w:cs="Arial"/>
          <w:color w:val="000000"/>
          <w:lang w:val="en-US" w:eastAsia="en-US"/>
        </w:rPr>
      </w:pPr>
      <w:r w:rsidRPr="00F45FEE">
        <w:rPr>
          <w:rFonts w:ascii="Arial" w:hAnsi="Arial" w:cs="Arial"/>
          <w:color w:val="000000"/>
          <w:lang w:val="en-US" w:eastAsia="en-US"/>
        </w:rPr>
        <w:t>the confusion thing is that it is the motivation that is utterly different, the maths is the same</w:t>
      </w:r>
      <w:r w:rsidR="006B5E70">
        <w:rPr>
          <w:rFonts w:ascii="Arial" w:hAnsi="Arial" w:cs="Arial"/>
          <w:color w:val="000000"/>
          <w:lang w:val="en-US" w:eastAsia="en-US"/>
        </w:rPr>
        <w:t>, there is a key difference in perspective</w:t>
      </w:r>
    </w:p>
    <w:p w14:paraId="4C91FAF3" w14:textId="17551512" w:rsidR="00C50C2A" w:rsidRDefault="00C50C2A" w:rsidP="00EB525A">
      <w:pPr>
        <w:shd w:val="clear" w:color="auto" w:fill="FFFFFF"/>
        <w:rPr>
          <w:rFonts w:ascii="Arial" w:hAnsi="Arial" w:cs="Arial"/>
          <w:color w:val="000000"/>
          <w:lang w:val="en-US" w:eastAsia="en-US"/>
        </w:rPr>
      </w:pPr>
      <w:r>
        <w:rPr>
          <w:rFonts w:ascii="Arial" w:hAnsi="Arial" w:cs="Arial"/>
          <w:color w:val="000000"/>
          <w:lang w:val="en-US" w:eastAsia="en-US"/>
        </w:rPr>
        <w:t>different procedures for assuring the the conclusions can be trusted</w:t>
      </w:r>
    </w:p>
    <w:p w14:paraId="3427F69C" w14:textId="77777777" w:rsidR="00506EE2" w:rsidRDefault="00506EE2" w:rsidP="00EB525A">
      <w:pPr>
        <w:shd w:val="clear" w:color="auto" w:fill="FFFFFF"/>
        <w:rPr>
          <w:rFonts w:ascii="Arial" w:hAnsi="Arial" w:cs="Arial"/>
          <w:color w:val="000000"/>
          <w:lang w:val="en-US" w:eastAsia="en-US"/>
        </w:rPr>
      </w:pPr>
    </w:p>
    <w:p w14:paraId="7C2C846D" w14:textId="2877282F" w:rsidR="00506EE2" w:rsidRPr="00506EE2" w:rsidRDefault="00506EE2" w:rsidP="00EB525A">
      <w:pPr>
        <w:shd w:val="clear" w:color="auto" w:fill="FFFFFF"/>
        <w:rPr>
          <w:rFonts w:ascii="Arial" w:eastAsia="Times New Roman" w:hAnsi="Arial" w:cs="Arial"/>
          <w:color w:val="222222"/>
          <w:sz w:val="17"/>
          <w:szCs w:val="17"/>
          <w:lang w:val="en-US"/>
        </w:rPr>
      </w:pPr>
      <w:r w:rsidRPr="00506EE2">
        <w:rPr>
          <w:rFonts w:ascii="Arial" w:hAnsi="Arial" w:cs="Arial"/>
          <w:color w:val="000000"/>
          <w:lang w:val="en-US" w:eastAsia="en-US"/>
        </w:rPr>
        <w:t>We wish to predict Y from some set of predictor values X</w:t>
      </w:r>
    </w:p>
    <w:p w14:paraId="06C33D1D" w14:textId="77777777" w:rsidR="00F45FEE" w:rsidRDefault="00F45FEE" w:rsidP="00EB525A">
      <w:pPr>
        <w:shd w:val="clear" w:color="auto" w:fill="FFFFFF"/>
        <w:rPr>
          <w:rFonts w:ascii="Arial" w:eastAsia="Times New Roman" w:hAnsi="Arial" w:cs="Arial"/>
          <w:color w:val="222222"/>
          <w:lang w:val="en-US"/>
        </w:rPr>
      </w:pPr>
    </w:p>
    <w:p w14:paraId="14B8288A" w14:textId="5BA0160D" w:rsidR="00583DB9" w:rsidRDefault="001C2920" w:rsidP="00EB525A">
      <w:pPr>
        <w:shd w:val="clear" w:color="auto" w:fill="FFFFFF"/>
        <w:rPr>
          <w:rFonts w:ascii="Arial" w:eastAsia="Times New Roman" w:hAnsi="Arial" w:cs="Arial"/>
          <w:color w:val="222222"/>
          <w:lang w:val="en-US"/>
        </w:rPr>
      </w:pPr>
      <w:r>
        <w:rPr>
          <w:rFonts w:ascii="Arial" w:eastAsia="Times New Roman" w:hAnsi="Arial" w:cs="Arial"/>
          <w:color w:val="222222"/>
          <w:lang w:val="en-US"/>
        </w:rPr>
        <w:t>A</w:t>
      </w:r>
      <w:r w:rsidR="009C18BC">
        <w:rPr>
          <w:rFonts w:ascii="Arial" w:eastAsia="Times New Roman" w:hAnsi="Arial" w:cs="Arial"/>
          <w:color w:val="222222"/>
          <w:lang w:val="en-US"/>
        </w:rPr>
        <w:t xml:space="preserve"> probability model </w:t>
      </w:r>
      <w:r>
        <w:rPr>
          <w:rFonts w:ascii="Arial" w:eastAsia="Times New Roman" w:hAnsi="Arial" w:cs="Arial"/>
          <w:color w:val="222222"/>
          <w:lang w:val="en-US"/>
        </w:rPr>
        <w:t xml:space="preserve">is not “required” </w:t>
      </w:r>
      <w:r w:rsidR="008D6012">
        <w:rPr>
          <w:rFonts w:ascii="Arial" w:eastAsia="Times New Roman" w:hAnsi="Arial" w:cs="Arial"/>
          <w:color w:val="222222"/>
          <w:lang w:val="en-US"/>
        </w:rPr>
        <w:t xml:space="preserve">--&gt; </w:t>
      </w:r>
      <w:r w:rsidR="009C18BC">
        <w:rPr>
          <w:rFonts w:ascii="Arial" w:eastAsia="Times New Roman" w:hAnsi="Arial" w:cs="Arial"/>
          <w:color w:val="222222"/>
          <w:lang w:val="en-US"/>
        </w:rPr>
        <w:t>with confidence intervals exceeded or not</w:t>
      </w:r>
      <w:r w:rsidR="008D6012">
        <w:rPr>
          <w:rFonts w:ascii="Arial" w:eastAsia="Times New Roman" w:hAnsi="Arial" w:cs="Arial"/>
          <w:color w:val="222222"/>
          <w:lang w:val="en-US"/>
        </w:rPr>
        <w:t xml:space="preserve"> is not an attractive optimality criterion for variable importance</w:t>
      </w:r>
      <w:r w:rsidR="009C18BC">
        <w:rPr>
          <w:rFonts w:ascii="Arial" w:eastAsia="Times New Roman" w:hAnsi="Arial" w:cs="Arial"/>
          <w:color w:val="222222"/>
          <w:lang w:val="en-US"/>
        </w:rPr>
        <w:t>. We also do not assume that means and variances full describe the probabilistic mechanissm in the data, only that they are informative enough to make useful predictions about the future</w:t>
      </w:r>
    </w:p>
    <w:p w14:paraId="068E86AE" w14:textId="77777777" w:rsidR="009C18BC" w:rsidRDefault="009C18BC" w:rsidP="00EB525A">
      <w:pPr>
        <w:shd w:val="clear" w:color="auto" w:fill="FFFFFF"/>
        <w:rPr>
          <w:rFonts w:ascii="Arial" w:eastAsia="Times New Roman" w:hAnsi="Arial" w:cs="Arial"/>
          <w:color w:val="222222"/>
          <w:lang w:val="en-US"/>
        </w:rPr>
      </w:pPr>
    </w:p>
    <w:p w14:paraId="1925E86E" w14:textId="77777777" w:rsidR="009C18BC" w:rsidRDefault="009C18BC" w:rsidP="00EB525A">
      <w:pPr>
        <w:shd w:val="clear" w:color="auto" w:fill="FFFFFF"/>
        <w:rPr>
          <w:rFonts w:ascii="Arial" w:eastAsia="Times New Roman" w:hAnsi="Arial" w:cs="Arial"/>
          <w:color w:val="222222"/>
          <w:lang w:val="en-US"/>
        </w:rPr>
      </w:pPr>
    </w:p>
    <w:p w14:paraId="6D955D5E" w14:textId="2D12DB3D" w:rsidR="00583DB9" w:rsidRDefault="00583DB9" w:rsidP="00EB525A">
      <w:pPr>
        <w:shd w:val="clear" w:color="auto" w:fill="FFFFFF"/>
        <w:rPr>
          <w:rFonts w:ascii="Arial" w:eastAsia="Times New Roman" w:hAnsi="Arial" w:cs="Arial"/>
          <w:color w:val="222222"/>
          <w:lang w:val="en-US"/>
        </w:rPr>
      </w:pPr>
      <w:r>
        <w:rPr>
          <w:rFonts w:ascii="Arial" w:eastAsia="Times New Roman" w:hAnsi="Arial" w:cs="Arial"/>
          <w:color w:val="222222"/>
          <w:lang w:val="en-US"/>
        </w:rPr>
        <w:t xml:space="preserve">the set of fitted model coefficients can be viewed as a hypothesis that </w:t>
      </w:r>
      <w:r w:rsidR="005A6B53">
        <w:rPr>
          <w:rFonts w:ascii="Arial" w:eastAsia="Times New Roman" w:hAnsi="Arial" w:cs="Arial"/>
          <w:color w:val="222222"/>
          <w:lang w:val="en-US"/>
        </w:rPr>
        <w:t>is evaluated on empirical data</w:t>
      </w:r>
    </w:p>
    <w:p w14:paraId="77F80302" w14:textId="00984B82" w:rsidR="00583DB9" w:rsidRPr="00583DB9" w:rsidRDefault="00583DB9" w:rsidP="00EB525A">
      <w:pPr>
        <w:shd w:val="clear" w:color="auto" w:fill="FFFFFF"/>
        <w:rPr>
          <w:rFonts w:ascii="Arial" w:eastAsia="Times New Roman" w:hAnsi="Arial" w:cs="Arial"/>
          <w:color w:val="222222"/>
          <w:lang w:val="en-US"/>
        </w:rPr>
      </w:pPr>
      <w:r w:rsidRPr="00583DB9">
        <w:rPr>
          <w:rFonts w:ascii="Helvetica" w:hAnsi="Helvetica" w:cs="Helvetica"/>
          <w:b/>
          <w:bCs/>
          <w:color w:val="141313"/>
          <w:lang w:val="en-US" w:eastAsia="en-US"/>
        </w:rPr>
        <w:t>if the model cannot make predictions it cannot be falsified, in the sense of the philosopher Karl Popper’s proposal for evaluating hypotheses</w:t>
      </w:r>
      <w:r w:rsidRPr="00583DB9">
        <w:rPr>
          <w:rFonts w:ascii="Helvetica" w:hAnsi="Helvetica" w:cs="Helvetica"/>
          <w:color w:val="141313"/>
          <w:lang w:val="en-US" w:eastAsia="en-US"/>
        </w:rPr>
        <w:t>,</w:t>
      </w:r>
    </w:p>
    <w:p w14:paraId="3DB86329" w14:textId="77777777" w:rsidR="00EB525A" w:rsidRPr="00EB525A" w:rsidRDefault="00EB525A" w:rsidP="00EB525A">
      <w:pPr>
        <w:shd w:val="clear" w:color="auto" w:fill="FFFFFF"/>
        <w:rPr>
          <w:rFonts w:ascii="Arial" w:eastAsia="Times New Roman" w:hAnsi="Arial" w:cs="Arial"/>
          <w:color w:val="222222"/>
          <w:lang w:val="en-US"/>
        </w:rPr>
      </w:pPr>
    </w:p>
    <w:p w14:paraId="65C0EEEA" w14:textId="77777777" w:rsidR="00EB525A" w:rsidRDefault="00EB525A" w:rsidP="00EB525A">
      <w:pPr>
        <w:shd w:val="clear" w:color="auto" w:fill="FFFFFF"/>
        <w:rPr>
          <w:rFonts w:ascii="Arial" w:eastAsia="Times New Roman" w:hAnsi="Arial" w:cs="Arial"/>
          <w:color w:val="222222"/>
          <w:lang w:val="en-US"/>
        </w:rPr>
      </w:pPr>
    </w:p>
    <w:p w14:paraId="2E6493CE" w14:textId="77777777" w:rsidR="004C6FB4" w:rsidRDefault="004C6FB4" w:rsidP="00EB525A">
      <w:pPr>
        <w:shd w:val="clear" w:color="auto" w:fill="FFFFFF"/>
        <w:rPr>
          <w:rFonts w:ascii="Arial" w:eastAsia="Times New Roman" w:hAnsi="Arial" w:cs="Arial"/>
          <w:color w:val="222222"/>
          <w:lang w:val="en-US"/>
        </w:rPr>
      </w:pPr>
    </w:p>
    <w:p w14:paraId="63871D20" w14:textId="77777777" w:rsidR="004C6FB4" w:rsidRDefault="004C6FB4" w:rsidP="00EB525A">
      <w:pPr>
        <w:shd w:val="clear" w:color="auto" w:fill="FFFFFF"/>
        <w:rPr>
          <w:rFonts w:ascii="Arial" w:eastAsia="Times New Roman" w:hAnsi="Arial" w:cs="Arial"/>
          <w:color w:val="222222"/>
          <w:lang w:val="en-US"/>
        </w:rPr>
      </w:pPr>
    </w:p>
    <w:p w14:paraId="517545EA" w14:textId="20045B16" w:rsidR="004C6FB4" w:rsidRPr="00351241" w:rsidRDefault="004C6FB4" w:rsidP="00EB525A">
      <w:pPr>
        <w:shd w:val="clear" w:color="auto" w:fill="FFFFFF"/>
        <w:rPr>
          <w:rFonts w:ascii="Arial" w:eastAsia="Times New Roman" w:hAnsi="Arial" w:cs="Arial"/>
          <w:b/>
          <w:color w:val="222222"/>
          <w:lang w:val="en-US"/>
        </w:rPr>
      </w:pPr>
      <w:r w:rsidRPr="00351241">
        <w:rPr>
          <w:rFonts w:ascii="Arial" w:eastAsia="Times New Roman" w:hAnsi="Arial" w:cs="Arial"/>
          <w:b/>
          <w:color w:val="222222"/>
          <w:lang w:val="en-US"/>
        </w:rPr>
        <w:t>Simulation</w:t>
      </w:r>
    </w:p>
    <w:p w14:paraId="13B87159" w14:textId="77777777" w:rsidR="004C6FB4" w:rsidRDefault="004C6FB4" w:rsidP="00EB525A">
      <w:pPr>
        <w:shd w:val="clear" w:color="auto" w:fill="FFFFFF"/>
        <w:rPr>
          <w:rFonts w:ascii="Arial" w:eastAsia="Times New Roman" w:hAnsi="Arial" w:cs="Arial"/>
          <w:color w:val="222222"/>
          <w:lang w:val="en-US"/>
        </w:rPr>
      </w:pPr>
    </w:p>
    <w:p w14:paraId="1B08146D" w14:textId="2B841D0B" w:rsidR="004C6FB4" w:rsidRDefault="004C6FB4" w:rsidP="00EB525A">
      <w:pPr>
        <w:shd w:val="clear" w:color="auto" w:fill="FFFFFF"/>
        <w:rPr>
          <w:rFonts w:ascii="Arial" w:eastAsia="Times New Roman" w:hAnsi="Arial" w:cs="Arial"/>
          <w:color w:val="222222"/>
          <w:lang w:val="en-US"/>
        </w:rPr>
      </w:pPr>
      <w:r>
        <w:rPr>
          <w:rFonts w:ascii="Arial" w:eastAsia="Times New Roman" w:hAnsi="Arial" w:cs="Arial"/>
          <w:color w:val="222222"/>
          <w:lang w:val="en-US"/>
        </w:rPr>
        <w:t xml:space="preserve">It is been noted that predictive guarantees are </w:t>
      </w:r>
      <w:r w:rsidR="006D1AD9">
        <w:rPr>
          <w:rFonts w:ascii="Arial" w:eastAsia="Times New Roman" w:hAnsi="Arial" w:cs="Arial"/>
          <w:color w:val="222222"/>
          <w:lang w:val="en-US"/>
        </w:rPr>
        <w:t xml:space="preserve">often </w:t>
      </w:r>
      <w:r>
        <w:rPr>
          <w:rFonts w:ascii="Arial" w:eastAsia="Times New Roman" w:hAnsi="Arial" w:cs="Arial"/>
          <w:color w:val="222222"/>
          <w:lang w:val="en-US"/>
        </w:rPr>
        <w:t xml:space="preserve">challenging to derive based on formal theory </w:t>
      </w:r>
      <w:r>
        <w:rPr>
          <w:rFonts w:ascii="Arial" w:eastAsia="Times New Roman" w:hAnsi="Arial" w:cs="Arial"/>
          <w:color w:val="222222"/>
          <w:lang w:val="en-US"/>
        </w:rPr>
        <w:fldChar w:fldCharType="begin"/>
      </w:r>
      <w:r w:rsidR="00541706">
        <w:rPr>
          <w:rFonts w:ascii="Arial" w:eastAsia="Times New Roman" w:hAnsi="Arial" w:cs="Arial"/>
          <w:color w:val="222222"/>
          <w:lang w:val="en-US"/>
        </w:rPr>
        <w:instrText xml:space="preserve"> ADDIN EN.CITE &lt;EndNote&gt;&lt;Cite&gt;&lt;Author&gt;Efron&lt;/Author&gt;&lt;Year&gt;2016&lt;/Year&gt;&lt;RecNum&gt;6362&lt;/RecNum&gt;&lt;DisplayText&gt;(1, 3)&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Pr>
          <w:rFonts w:ascii="Arial" w:eastAsia="Times New Roman" w:hAnsi="Arial" w:cs="Arial"/>
          <w:color w:val="222222"/>
          <w:lang w:val="en-US"/>
        </w:rPr>
        <w:fldChar w:fldCharType="separate"/>
      </w:r>
      <w:r w:rsidR="00541706">
        <w:rPr>
          <w:rFonts w:ascii="Arial" w:eastAsia="Times New Roman" w:hAnsi="Arial" w:cs="Arial"/>
          <w:noProof/>
          <w:color w:val="222222"/>
          <w:lang w:val="en-US"/>
        </w:rPr>
        <w:t>(</w:t>
      </w:r>
      <w:hyperlink w:anchor="_ENREF_1" w:tooltip="Efron, 2016 #6362" w:history="1">
        <w:r w:rsidR="00541706">
          <w:rPr>
            <w:rFonts w:ascii="Arial" w:eastAsia="Times New Roman" w:hAnsi="Arial" w:cs="Arial"/>
            <w:noProof/>
            <w:color w:val="222222"/>
            <w:lang w:val="en-US"/>
          </w:rPr>
          <w:t>1</w:t>
        </w:r>
      </w:hyperlink>
      <w:r w:rsidR="00541706">
        <w:rPr>
          <w:rFonts w:ascii="Arial" w:eastAsia="Times New Roman" w:hAnsi="Arial" w:cs="Arial"/>
          <w:noProof/>
          <w:color w:val="222222"/>
          <w:lang w:val="en-US"/>
        </w:rPr>
        <w:t xml:space="preserve">, </w:t>
      </w:r>
      <w:hyperlink w:anchor="_ENREF_3" w:tooltip="Shalev-Shwartz, 2014 #6721" w:history="1">
        <w:r w:rsidR="00541706">
          <w:rPr>
            <w:rFonts w:ascii="Arial" w:eastAsia="Times New Roman" w:hAnsi="Arial" w:cs="Arial"/>
            <w:noProof/>
            <w:color w:val="222222"/>
            <w:lang w:val="en-US"/>
          </w:rPr>
          <w:t>3</w:t>
        </w:r>
      </w:hyperlink>
      <w:r w:rsidR="00541706">
        <w:rPr>
          <w:rFonts w:ascii="Arial" w:eastAsia="Times New Roman" w:hAnsi="Arial" w:cs="Arial"/>
          <w:noProof/>
          <w:color w:val="222222"/>
          <w:lang w:val="en-US"/>
        </w:rPr>
        <w:t>)</w:t>
      </w:r>
      <w:r>
        <w:rPr>
          <w:rFonts w:ascii="Arial" w:eastAsia="Times New Roman" w:hAnsi="Arial" w:cs="Arial"/>
          <w:color w:val="222222"/>
          <w:lang w:val="en-US"/>
        </w:rPr>
        <w:fldChar w:fldCharType="end"/>
      </w:r>
      <w:r>
        <w:rPr>
          <w:rFonts w:ascii="Arial" w:eastAsia="Times New Roman" w:hAnsi="Arial" w:cs="Arial"/>
          <w:color w:val="222222"/>
          <w:lang w:val="en-US"/>
        </w:rPr>
        <w:t>.</w:t>
      </w:r>
      <w:r w:rsidR="004B2564">
        <w:rPr>
          <w:rFonts w:ascii="Arial" w:eastAsia="Times New Roman" w:hAnsi="Arial" w:cs="Arial"/>
          <w:color w:val="222222"/>
          <w:lang w:val="en-US"/>
        </w:rPr>
        <w:t xml:space="preserve"> -&gt; empirical simulutations</w:t>
      </w:r>
    </w:p>
    <w:p w14:paraId="71C9297D" w14:textId="77777777" w:rsidR="00351241" w:rsidRDefault="00351241" w:rsidP="00EB525A">
      <w:pPr>
        <w:shd w:val="clear" w:color="auto" w:fill="FFFFFF"/>
        <w:rPr>
          <w:rFonts w:ascii="Arial" w:eastAsia="Times New Roman" w:hAnsi="Arial" w:cs="Arial"/>
          <w:color w:val="222222"/>
          <w:lang w:val="en-US"/>
        </w:rPr>
      </w:pPr>
    </w:p>
    <w:p w14:paraId="4D49A15C" w14:textId="151D93EC" w:rsidR="00351241" w:rsidRPr="00351241" w:rsidRDefault="00351241" w:rsidP="00EB525A">
      <w:pPr>
        <w:shd w:val="clear" w:color="auto" w:fill="FFFFFF"/>
        <w:rPr>
          <w:rFonts w:ascii="Arial" w:eastAsia="Times New Roman" w:hAnsi="Arial" w:cs="Arial"/>
          <w:color w:val="222222"/>
          <w:lang w:val="en-US"/>
        </w:rPr>
      </w:pPr>
      <w:r w:rsidRPr="00351241">
        <w:rPr>
          <w:rFonts w:ascii="Arial" w:hAnsi="Arial" w:cs="Arial"/>
          <w:color w:val="000000"/>
          <w:sz w:val="22"/>
          <w:szCs w:val="22"/>
          <w:lang w:val="en-US" w:eastAsia="en-US"/>
        </w:rPr>
        <w:lastRenderedPageBreak/>
        <w:t>One place where statistics and computation seem to converge beautifully is when the model is expressed as a simulation: </w:t>
      </w:r>
      <w:r w:rsidRPr="00351241">
        <w:rPr>
          <w:rFonts w:ascii="Arial" w:hAnsi="Arial" w:cs="Arial"/>
          <w:color w:val="66CCFF"/>
          <w:sz w:val="22"/>
          <w:szCs w:val="22"/>
          <w:lang w:val="en-US" w:eastAsia="en-US"/>
        </w:rPr>
        <w:t>All variables have clear semantic interpretations</w:t>
      </w:r>
    </w:p>
    <w:p w14:paraId="5A677461" w14:textId="1543B237" w:rsidR="00BA2930" w:rsidRPr="00051DC0" w:rsidRDefault="00684E75" w:rsidP="000A5874">
      <w:pPr>
        <w:contextualSpacing/>
        <w:jc w:val="both"/>
        <w:rPr>
          <w:rFonts w:ascii="Calibri" w:hAnsi="Calibri"/>
          <w:b/>
          <w:color w:val="000000" w:themeColor="text1"/>
          <w:lang w:val="en-US"/>
        </w:rPr>
      </w:pPr>
      <w:r>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BEB478F" w14:textId="77777777" w:rsidR="00F056F8" w:rsidRDefault="00F056F8" w:rsidP="00CB2DA0">
      <w:pPr>
        <w:spacing w:line="360" w:lineRule="auto"/>
        <w:contextualSpacing/>
        <w:jc w:val="both"/>
        <w:rPr>
          <w:rFonts w:ascii="Calibri" w:hAnsi="Calibri"/>
          <w:b/>
          <w:color w:val="000000" w:themeColor="text1"/>
          <w:lang w:val="en-US"/>
        </w:rPr>
      </w:pPr>
    </w:p>
    <w:p w14:paraId="24BE9952" w14:textId="77777777" w:rsidR="00F056F8" w:rsidRDefault="007F0D06" w:rsidP="00CB2DA0">
      <w:pPr>
        <w:spacing w:line="360" w:lineRule="auto"/>
        <w:contextualSpacing/>
        <w:jc w:val="both"/>
        <w:rPr>
          <w:rFonts w:ascii="Calibri" w:hAnsi="Calibri"/>
          <w:b/>
          <w:color w:val="000000" w:themeColor="text1"/>
          <w:lang w:val="en-US"/>
        </w:rPr>
      </w:pPr>
      <w:r w:rsidRPr="00051DC0">
        <w:rPr>
          <w:rFonts w:ascii="Calibri" w:hAnsi="Calibri"/>
          <w:b/>
          <w:color w:val="000000" w:themeColor="text1"/>
          <w:lang w:val="en-US"/>
        </w:rPr>
        <w:br/>
      </w:r>
    </w:p>
    <w:p w14:paraId="0FE58351" w14:textId="3F0CAE6E" w:rsidR="00CB2DA0" w:rsidRDefault="00F056F8" w:rsidP="00CB2DA0">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051DC0">
        <w:rPr>
          <w:rFonts w:ascii="Calibri" w:hAnsi="Calibri"/>
          <w:b/>
          <w:color w:val="000000" w:themeColor="text1"/>
          <w:lang w:val="en-US"/>
        </w:rPr>
        <w:lastRenderedPageBreak/>
        <w:t>Discussion</w:t>
      </w:r>
    </w:p>
    <w:p w14:paraId="0DE42F5A" w14:textId="73AF1E6F" w:rsidR="004420AB" w:rsidRDefault="00AD7870" w:rsidP="00CB2DA0">
      <w:pPr>
        <w:spacing w:line="360" w:lineRule="auto"/>
        <w:contextualSpacing/>
        <w:jc w:val="both"/>
        <w:rPr>
          <w:rFonts w:ascii="Calibri" w:hAnsi="Calibri"/>
          <w:color w:val="000000" w:themeColor="text1"/>
          <w:lang w:val="en-US"/>
        </w:rPr>
      </w:pPr>
      <w:r w:rsidRPr="00AD7870">
        <w:rPr>
          <w:rFonts w:ascii="Calibri" w:hAnsi="Calibri"/>
          <w:color w:val="000000" w:themeColor="text1"/>
          <w:lang w:val="en-US"/>
        </w:rPr>
        <w:t>The underlying motivation differs, if the canonical linear model is used for inference or prediction.</w:t>
      </w:r>
    </w:p>
    <w:p w14:paraId="204759BF" w14:textId="77777777" w:rsidR="00700DE4" w:rsidRDefault="00700DE4" w:rsidP="00CB2DA0">
      <w:pPr>
        <w:spacing w:line="360" w:lineRule="auto"/>
        <w:contextualSpacing/>
        <w:jc w:val="both"/>
        <w:rPr>
          <w:rFonts w:ascii="Calibri" w:hAnsi="Calibri"/>
          <w:color w:val="000000" w:themeColor="text1"/>
          <w:lang w:val="en-US"/>
        </w:rPr>
      </w:pPr>
    </w:p>
    <w:p w14:paraId="6C4ABF76" w14:textId="0CD7BAA9" w:rsidR="00700DE4" w:rsidRPr="00700DE4" w:rsidRDefault="00700DE4" w:rsidP="00CB2DA0">
      <w:pPr>
        <w:spacing w:line="360" w:lineRule="auto"/>
        <w:contextualSpacing/>
        <w:jc w:val="both"/>
        <w:rPr>
          <w:rFonts w:ascii="Calibri" w:hAnsi="Calibri"/>
          <w:color w:val="000000" w:themeColor="text1"/>
          <w:lang w:val="en-US"/>
        </w:rPr>
      </w:pPr>
      <w:r w:rsidRPr="00700DE4">
        <w:rPr>
          <w:rFonts w:ascii="Arial" w:hAnsi="Arial" w:cs="Arial"/>
          <w:b/>
          <w:bCs/>
          <w:color w:val="000000"/>
          <w:lang w:val="en-US" w:eastAsia="en-US"/>
        </w:rPr>
        <w:t xml:space="preserve">Even a model that fits observed data well can yield poor inferences </w:t>
      </w:r>
      <w:r>
        <w:rPr>
          <w:rFonts w:ascii="Arial" w:hAnsi="Arial" w:cs="Arial"/>
          <w:b/>
          <w:bCs/>
          <w:color w:val="000000"/>
          <w:lang w:val="en-US" w:eastAsia="en-US"/>
        </w:rPr>
        <w:t xml:space="preserve">and predictions </w:t>
      </w:r>
      <w:r w:rsidRPr="00700DE4">
        <w:rPr>
          <w:rFonts w:ascii="Arial" w:hAnsi="Arial" w:cs="Arial"/>
          <w:b/>
          <w:bCs/>
          <w:color w:val="000000"/>
          <w:lang w:val="en-US" w:eastAsia="en-US"/>
        </w:rPr>
        <w:t>about some quantities of interest</w:t>
      </w:r>
    </w:p>
    <w:p w14:paraId="3A43D0DE" w14:textId="77777777" w:rsidR="00AD7870" w:rsidRDefault="00AD7870" w:rsidP="00CB2DA0">
      <w:pPr>
        <w:spacing w:line="360" w:lineRule="auto"/>
        <w:contextualSpacing/>
        <w:jc w:val="both"/>
        <w:rPr>
          <w:rFonts w:ascii="Calibri" w:hAnsi="Calibri"/>
          <w:b/>
          <w:color w:val="000000" w:themeColor="text1"/>
          <w:lang w:val="en-US"/>
        </w:rPr>
      </w:pPr>
    </w:p>
    <w:p w14:paraId="56B0AC8A" w14:textId="77777777" w:rsidR="00AD7870" w:rsidRDefault="00AD7870" w:rsidP="00CB2DA0">
      <w:pPr>
        <w:spacing w:line="360" w:lineRule="auto"/>
        <w:contextualSpacing/>
        <w:jc w:val="both"/>
        <w:rPr>
          <w:rFonts w:ascii="Calibri" w:hAnsi="Calibri"/>
          <w:b/>
          <w:color w:val="000000" w:themeColor="text1"/>
          <w:lang w:val="en-US"/>
        </w:rPr>
      </w:pPr>
    </w:p>
    <w:p w14:paraId="05F9396F" w14:textId="77777777" w:rsidR="004420AB" w:rsidRDefault="004420AB" w:rsidP="00CB2DA0">
      <w:pPr>
        <w:spacing w:line="360" w:lineRule="auto"/>
        <w:contextualSpacing/>
        <w:jc w:val="both"/>
        <w:rPr>
          <w:rFonts w:ascii="Calibri" w:hAnsi="Calibri"/>
          <w:b/>
          <w:color w:val="000000" w:themeColor="text1"/>
          <w:lang w:val="en-US"/>
        </w:rPr>
      </w:pPr>
    </w:p>
    <w:p w14:paraId="451D1178" w14:textId="77777777" w:rsidR="004420AB" w:rsidRDefault="004420AB" w:rsidP="00CB2DA0">
      <w:pPr>
        <w:spacing w:line="360" w:lineRule="auto"/>
        <w:contextualSpacing/>
        <w:jc w:val="both"/>
        <w:rPr>
          <w:rFonts w:ascii="Calibri" w:hAnsi="Calibri"/>
          <w:b/>
          <w:color w:val="000000" w:themeColor="text1"/>
          <w:lang w:val="en-US"/>
        </w:rPr>
      </w:pPr>
    </w:p>
    <w:p w14:paraId="221F212A" w14:textId="77777777" w:rsidR="004E08BC" w:rsidRPr="00DF1879" w:rsidRDefault="004E08BC" w:rsidP="004E08BC">
      <w:pPr>
        <w:rPr>
          <w:rFonts w:eastAsia="Times New Roman"/>
          <w:lang w:val="en-US"/>
        </w:rPr>
      </w:pPr>
      <w:r>
        <w:rPr>
          <w:rFonts w:ascii="Calibri" w:hAnsi="Calibri"/>
          <w:b/>
          <w:color w:val="000000" w:themeColor="text1"/>
          <w:lang w:val="en-US"/>
        </w:rPr>
        <w:t xml:space="preserve">Breiman2001: </w:t>
      </w:r>
      <w:r w:rsidRPr="004E08BC">
        <w:rPr>
          <w:rFonts w:ascii="Arial" w:eastAsia="Times New Roman" w:hAnsi="Arial" w:cs="Arial"/>
          <w:b/>
          <w:bCs/>
          <w:color w:val="222222"/>
          <w:sz w:val="21"/>
          <w:szCs w:val="21"/>
          <w:shd w:val="clear" w:color="auto" w:fill="FFFFFF"/>
          <w:lang w:val="en-US"/>
        </w:rPr>
        <w:t>what meaning can one give to statements that “variable X is important or not impor- tant.” This has puzzled me on and off for quite a while… variable importance has always been defined operationally. My definition of variable importance is based on prediction. A variable might be considered important if deleting it seriously affects prediction accuracy.  </w:t>
      </w:r>
      <w:r w:rsidRPr="00DF1879">
        <w:rPr>
          <w:rFonts w:ascii="Arial" w:eastAsia="Times New Roman" w:hAnsi="Arial" w:cs="Arial"/>
          <w:b/>
          <w:bCs/>
          <w:color w:val="222222"/>
          <w:sz w:val="21"/>
          <w:szCs w:val="21"/>
          <w:shd w:val="clear" w:color="auto" w:fill="FFFFFF"/>
          <w:lang w:val="en-US"/>
        </w:rPr>
        <w:t>“Importance” does not yet have a satisfactory the- oretical definition</w:t>
      </w:r>
    </w:p>
    <w:p w14:paraId="6BF55CBE" w14:textId="69C79042" w:rsidR="004E08BC" w:rsidRDefault="004E08BC" w:rsidP="00CB2DA0">
      <w:pPr>
        <w:spacing w:line="360" w:lineRule="auto"/>
        <w:contextualSpacing/>
        <w:jc w:val="both"/>
        <w:rPr>
          <w:rFonts w:ascii="Calibri" w:hAnsi="Calibri"/>
          <w:b/>
          <w:color w:val="000000" w:themeColor="text1"/>
          <w:lang w:val="en-US"/>
        </w:rPr>
      </w:pPr>
    </w:p>
    <w:p w14:paraId="1F47FA89" w14:textId="77777777" w:rsidR="004E08BC" w:rsidRDefault="004E08BC" w:rsidP="00CB2DA0">
      <w:pPr>
        <w:spacing w:line="360" w:lineRule="auto"/>
        <w:contextualSpacing/>
        <w:jc w:val="both"/>
        <w:rPr>
          <w:rFonts w:ascii="Calibri" w:hAnsi="Calibri"/>
          <w:b/>
          <w:color w:val="000000" w:themeColor="text1"/>
          <w:lang w:val="en-US"/>
        </w:rPr>
      </w:pPr>
    </w:p>
    <w:p w14:paraId="3EF3E334" w14:textId="77777777" w:rsidR="004E08BC" w:rsidRDefault="004E08BC" w:rsidP="00CB2DA0">
      <w:pPr>
        <w:spacing w:line="360" w:lineRule="auto"/>
        <w:contextualSpacing/>
        <w:jc w:val="both"/>
        <w:rPr>
          <w:rFonts w:ascii="Calibri" w:hAnsi="Calibri"/>
          <w:b/>
          <w:color w:val="000000" w:themeColor="text1"/>
          <w:lang w:val="en-US"/>
        </w:rPr>
      </w:pPr>
    </w:p>
    <w:p w14:paraId="2D60173C" w14:textId="77777777" w:rsidR="004E08BC" w:rsidRDefault="004E08BC" w:rsidP="00CB2DA0">
      <w:pPr>
        <w:spacing w:line="360" w:lineRule="auto"/>
        <w:contextualSpacing/>
        <w:jc w:val="both"/>
        <w:rPr>
          <w:rFonts w:ascii="Calibri" w:hAnsi="Calibri"/>
          <w:b/>
          <w:color w:val="000000" w:themeColor="text1"/>
          <w:lang w:val="en-US"/>
        </w:rPr>
      </w:pPr>
    </w:p>
    <w:p w14:paraId="5A682E5D" w14:textId="77777777" w:rsidR="004E08BC" w:rsidRDefault="004E08BC" w:rsidP="00CB2DA0">
      <w:pPr>
        <w:spacing w:line="360" w:lineRule="auto"/>
        <w:contextualSpacing/>
        <w:jc w:val="both"/>
        <w:rPr>
          <w:rFonts w:ascii="Calibri" w:hAnsi="Calibri"/>
          <w:b/>
          <w:color w:val="000000" w:themeColor="text1"/>
          <w:lang w:val="en-US"/>
        </w:rPr>
      </w:pPr>
    </w:p>
    <w:p w14:paraId="1373803D" w14:textId="77777777" w:rsidR="004420AB" w:rsidRDefault="004420AB" w:rsidP="00CB2DA0">
      <w:pPr>
        <w:spacing w:line="360" w:lineRule="auto"/>
        <w:contextualSpacing/>
        <w:jc w:val="both"/>
        <w:rPr>
          <w:rFonts w:ascii="Calibri" w:hAnsi="Calibri"/>
          <w:b/>
          <w:color w:val="000000" w:themeColor="text1"/>
          <w:lang w:val="en-US"/>
        </w:rPr>
      </w:pPr>
    </w:p>
    <w:p w14:paraId="510B650C" w14:textId="3D3062BD" w:rsidR="004420AB" w:rsidRDefault="004420AB" w:rsidP="00CB2DA0">
      <w:pPr>
        <w:spacing w:line="360" w:lineRule="auto"/>
        <w:contextualSpacing/>
        <w:jc w:val="both"/>
        <w:rPr>
          <w:rFonts w:ascii="Calibri" w:hAnsi="Calibri"/>
          <w:b/>
          <w:color w:val="000000" w:themeColor="text1"/>
          <w:lang w:val="en-US"/>
        </w:rPr>
      </w:pPr>
      <w:r>
        <w:rPr>
          <w:rFonts w:ascii="Calibri" w:hAnsi="Calibri"/>
          <w:b/>
          <w:color w:val="000000" w:themeColor="text1"/>
          <w:lang w:val="en-US"/>
        </w:rPr>
        <w:t>Conclusion</w:t>
      </w:r>
    </w:p>
    <w:p w14:paraId="0448BD49" w14:textId="1FBDCC65" w:rsidR="004420AB" w:rsidRDefault="006B5E70" w:rsidP="004420AB">
      <w:pPr>
        <w:rPr>
          <w:rFonts w:ascii="Arial" w:eastAsia="Times New Roman" w:hAnsi="Arial" w:cs="Arial"/>
          <w:color w:val="222222"/>
          <w:shd w:val="clear" w:color="auto" w:fill="FFFFFF"/>
          <w:lang w:val="en-US"/>
        </w:rPr>
      </w:pPr>
      <w:r>
        <w:rPr>
          <w:rFonts w:ascii="Arial" w:eastAsia="Times New Roman" w:hAnsi="Arial" w:cs="Arial"/>
          <w:color w:val="222222"/>
          <w:shd w:val="clear" w:color="auto" w:fill="FFFFFF"/>
          <w:lang w:val="en-US"/>
        </w:rPr>
        <w:t>Rivalry between Babylonian and Greek scienctist -&gt; Judea Pearl</w:t>
      </w:r>
    </w:p>
    <w:p w14:paraId="2AA134F6" w14:textId="77777777" w:rsidR="006B5E70" w:rsidRDefault="006B5E70" w:rsidP="00EE4BBC">
      <w:pPr>
        <w:rPr>
          <w:rFonts w:eastAsia="Times New Roman"/>
          <w:lang w:val="en-US"/>
        </w:rPr>
      </w:pPr>
    </w:p>
    <w:p w14:paraId="5D7FDDB7" w14:textId="77777777" w:rsidR="00EE4BBC" w:rsidRDefault="00EE4BBC" w:rsidP="00EE4BBC">
      <w:pPr>
        <w:rPr>
          <w:rFonts w:eastAsia="Times New Roman"/>
          <w:lang w:val="en-US"/>
        </w:rPr>
      </w:pPr>
      <w:r>
        <w:rPr>
          <w:rFonts w:eastAsia="Times New Roman"/>
          <w:lang w:val="en-US"/>
        </w:rPr>
        <w:t>Many modelliung tools for inference are rooted in the first half of the 20</w:t>
      </w:r>
      <w:r w:rsidRPr="00863522">
        <w:rPr>
          <w:rFonts w:eastAsia="Times New Roman"/>
          <w:vertAlign w:val="superscript"/>
          <w:lang w:val="en-US"/>
        </w:rPr>
        <w:t>th</w:t>
      </w:r>
      <w:r>
        <w:rPr>
          <w:rFonts w:eastAsia="Times New Roman"/>
          <w:lang w:val="en-US"/>
        </w:rPr>
        <w:t xml:space="preserve"> century</w:t>
      </w:r>
    </w:p>
    <w:p w14:paraId="2C9EB6B8" w14:textId="77777777" w:rsidR="003A1B6C" w:rsidRDefault="003A1B6C" w:rsidP="00EE4BBC">
      <w:pPr>
        <w:rPr>
          <w:rFonts w:eastAsia="Times New Roman"/>
          <w:lang w:val="en-US"/>
        </w:rPr>
      </w:pPr>
    </w:p>
    <w:p w14:paraId="26EF836A" w14:textId="18A83218" w:rsidR="003A1B6C" w:rsidRPr="003A1B6C" w:rsidRDefault="003A1B6C" w:rsidP="003A1B6C">
      <w:pPr>
        <w:widowControl w:val="0"/>
        <w:autoSpaceDE w:val="0"/>
        <w:autoSpaceDN w:val="0"/>
        <w:adjustRightInd w:val="0"/>
        <w:spacing w:line="280" w:lineRule="atLeast"/>
        <w:rPr>
          <w:rFonts w:ascii="Arial" w:hAnsi="Arial" w:cs="Arial"/>
          <w:color w:val="000000"/>
          <w:lang w:val="en-US" w:eastAsia="en-US"/>
        </w:rPr>
      </w:pPr>
      <w:r>
        <w:rPr>
          <w:rFonts w:ascii="Arial" w:hAnsi="Arial" w:cs="Arial"/>
          <w:b/>
          <w:bCs/>
          <w:color w:val="000000"/>
          <w:lang w:val="en-US" w:eastAsia="en-US"/>
        </w:rPr>
        <w:t>A core conviction</w:t>
      </w:r>
      <w:r w:rsidRPr="003A1B6C">
        <w:rPr>
          <w:rFonts w:ascii="Arial" w:hAnsi="Arial" w:cs="Arial"/>
          <w:b/>
          <w:bCs/>
          <w:color w:val="000000"/>
          <w:lang w:val="en-US" w:eastAsia="en-US"/>
        </w:rPr>
        <w:t xml:space="preserve"> of classical stats is that: inference is more important than prediction</w:t>
      </w:r>
    </w:p>
    <w:p w14:paraId="4D914C9A" w14:textId="1991AFA1" w:rsidR="003A1B6C" w:rsidRPr="003A1B6C" w:rsidRDefault="003A1B6C" w:rsidP="003A1B6C">
      <w:pPr>
        <w:widowControl w:val="0"/>
        <w:autoSpaceDE w:val="0"/>
        <w:autoSpaceDN w:val="0"/>
        <w:adjustRightInd w:val="0"/>
        <w:spacing w:line="280" w:lineRule="atLeast"/>
        <w:rPr>
          <w:rFonts w:ascii="Arial" w:hAnsi="Arial" w:cs="Arial"/>
          <w:color w:val="000000"/>
          <w:lang w:val="en-US" w:eastAsia="en-US"/>
        </w:rPr>
      </w:pPr>
      <w:r>
        <w:rPr>
          <w:rFonts w:ascii="Arial" w:hAnsi="Arial" w:cs="Arial"/>
          <w:b/>
          <w:bCs/>
          <w:color w:val="000000"/>
          <w:lang w:val="en-US" w:eastAsia="en-US"/>
        </w:rPr>
        <w:t>A core conviction</w:t>
      </w:r>
      <w:r w:rsidRPr="003A1B6C">
        <w:rPr>
          <w:rFonts w:ascii="Arial" w:hAnsi="Arial" w:cs="Arial"/>
          <w:b/>
          <w:bCs/>
          <w:color w:val="000000"/>
          <w:lang w:val="en-US" w:eastAsia="en-US"/>
        </w:rPr>
        <w:t xml:space="preserve"> of ml is that: prediction is more important than inference!</w:t>
      </w:r>
    </w:p>
    <w:p w14:paraId="5FD48E21" w14:textId="77777777" w:rsidR="003A1B6C" w:rsidRDefault="003A1B6C" w:rsidP="00EE4BBC">
      <w:pPr>
        <w:rPr>
          <w:rFonts w:eastAsia="Times New Roman"/>
          <w:lang w:val="en-US"/>
        </w:rPr>
      </w:pPr>
    </w:p>
    <w:p w14:paraId="07F04F41" w14:textId="77777777" w:rsidR="00EE4BBC" w:rsidRDefault="00EE4BBC" w:rsidP="004420AB">
      <w:pPr>
        <w:rPr>
          <w:rFonts w:ascii="Arial" w:eastAsia="Times New Roman" w:hAnsi="Arial" w:cs="Arial"/>
          <w:color w:val="222222"/>
          <w:shd w:val="clear" w:color="auto" w:fill="FFFFFF"/>
          <w:lang w:val="en-US"/>
        </w:rPr>
      </w:pPr>
    </w:p>
    <w:p w14:paraId="291D20CB" w14:textId="77777777" w:rsidR="00EE4BBC" w:rsidRDefault="00EE4BBC" w:rsidP="004420AB">
      <w:pPr>
        <w:rPr>
          <w:rFonts w:ascii="Arial" w:eastAsia="Times New Roman" w:hAnsi="Arial" w:cs="Arial"/>
          <w:color w:val="222222"/>
          <w:shd w:val="clear" w:color="auto" w:fill="FFFFFF"/>
          <w:lang w:val="en-US"/>
        </w:rPr>
      </w:pPr>
    </w:p>
    <w:p w14:paraId="75A64D4C" w14:textId="77777777" w:rsidR="00EE4BBC" w:rsidRDefault="00EE4BBC" w:rsidP="004420AB">
      <w:pPr>
        <w:rPr>
          <w:rFonts w:ascii="Arial" w:eastAsia="Times New Roman" w:hAnsi="Arial" w:cs="Arial"/>
          <w:color w:val="222222"/>
          <w:shd w:val="clear" w:color="auto" w:fill="FFFFFF"/>
          <w:lang w:val="en-US"/>
        </w:rPr>
      </w:pPr>
    </w:p>
    <w:p w14:paraId="0B54224C" w14:textId="5CA933C2" w:rsidR="004420AB" w:rsidRDefault="00EE4BBC" w:rsidP="004420AB">
      <w:pPr>
        <w:rPr>
          <w:rFonts w:eastAsia="Times New Roman"/>
          <w:lang w:val="en-US"/>
        </w:rPr>
      </w:pPr>
      <w:r>
        <w:rPr>
          <w:rFonts w:ascii="Arial" w:eastAsia="Times New Roman" w:hAnsi="Arial" w:cs="Arial"/>
          <w:color w:val="222222"/>
          <w:shd w:val="clear" w:color="auto" w:fill="FFFFFF"/>
          <w:lang w:val="en-US"/>
        </w:rPr>
        <w:t xml:space="preserve">Ultimately, the statistical goals of </w:t>
      </w:r>
      <w:r w:rsidR="004420AB" w:rsidRPr="004420AB">
        <w:rPr>
          <w:rFonts w:ascii="Arial" w:eastAsia="Times New Roman" w:hAnsi="Arial" w:cs="Arial"/>
          <w:color w:val="222222"/>
          <w:shd w:val="clear" w:color="auto" w:fill="FFFFFF"/>
          <w:lang w:val="en-US"/>
        </w:rPr>
        <w:t>inf</w:t>
      </w:r>
      <w:r>
        <w:rPr>
          <w:rFonts w:ascii="Arial" w:eastAsia="Times New Roman" w:hAnsi="Arial" w:cs="Arial"/>
          <w:color w:val="222222"/>
          <w:shd w:val="clear" w:color="auto" w:fill="FFFFFF"/>
          <w:lang w:val="en-US"/>
        </w:rPr>
        <w:t>erence</w:t>
      </w:r>
      <w:r w:rsidR="004420AB" w:rsidRPr="004420AB">
        <w:rPr>
          <w:rFonts w:ascii="Arial" w:eastAsia="Times New Roman" w:hAnsi="Arial" w:cs="Arial"/>
          <w:color w:val="222222"/>
          <w:shd w:val="clear" w:color="auto" w:fill="FFFFFF"/>
          <w:lang w:val="en-US"/>
        </w:rPr>
        <w:t xml:space="preserve"> and pred</w:t>
      </w:r>
      <w:r>
        <w:rPr>
          <w:rFonts w:ascii="Arial" w:eastAsia="Times New Roman" w:hAnsi="Arial" w:cs="Arial"/>
          <w:color w:val="222222"/>
          <w:shd w:val="clear" w:color="auto" w:fill="FFFFFF"/>
          <w:lang w:val="en-US"/>
        </w:rPr>
        <w:t>ictions</w:t>
      </w:r>
      <w:r w:rsidR="004420AB" w:rsidRPr="004420AB">
        <w:rPr>
          <w:rFonts w:ascii="Arial" w:eastAsia="Times New Roman" w:hAnsi="Arial" w:cs="Arial"/>
          <w:color w:val="222222"/>
          <w:shd w:val="clear" w:color="auto" w:fill="FFFFFF"/>
          <w:lang w:val="en-US"/>
        </w:rPr>
        <w:t xml:space="preserve"> are related cousins but they are not twins</w:t>
      </w:r>
      <w:r w:rsidR="004420AB">
        <w:rPr>
          <w:rFonts w:ascii="Arial" w:eastAsia="Times New Roman" w:hAnsi="Arial" w:cs="Arial"/>
          <w:color w:val="222222"/>
          <w:shd w:val="clear" w:color="auto" w:fill="FFFFFF"/>
          <w:lang w:val="en-US"/>
        </w:rPr>
        <w:t xml:space="preserve"> </w:t>
      </w:r>
      <w:r w:rsidR="004C6FB4">
        <w:rPr>
          <w:rFonts w:eastAsia="Times New Roman"/>
          <w:lang w:val="en-US"/>
        </w:rPr>
        <w:fldChar w:fldCharType="begin"/>
      </w:r>
      <w:r w:rsidR="004C6FB4">
        <w:rPr>
          <w:rFonts w:eastAsia="Times New Roman"/>
          <w:lang w:val="en-US"/>
        </w:rPr>
        <w:instrText xml:space="preserve"> ADDIN EN.CITE &lt;EndNote&gt;&lt;Cite&gt;&lt;Author&gt;Efron&lt;/Author&gt;&lt;Year&gt;2016&lt;/Year&gt;&lt;RecNum&gt;6362&lt;/RecNum&gt;&lt;DisplayText&gt;(1)&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4C6FB4">
        <w:rPr>
          <w:rFonts w:eastAsia="Times New Roman"/>
          <w:lang w:val="en-US"/>
        </w:rPr>
        <w:fldChar w:fldCharType="separate"/>
      </w:r>
      <w:r w:rsidR="004C6FB4">
        <w:rPr>
          <w:rFonts w:eastAsia="Times New Roman"/>
          <w:noProof/>
          <w:lang w:val="en-US"/>
        </w:rPr>
        <w:t>(</w:t>
      </w:r>
      <w:hyperlink w:anchor="_ENREF_1" w:tooltip="Efron, 2016 #6362" w:history="1">
        <w:r w:rsidR="00541706">
          <w:rPr>
            <w:rFonts w:eastAsia="Times New Roman"/>
            <w:noProof/>
            <w:lang w:val="en-US"/>
          </w:rPr>
          <w:t>1</w:t>
        </w:r>
      </w:hyperlink>
      <w:r w:rsidR="004C6FB4">
        <w:rPr>
          <w:rFonts w:eastAsia="Times New Roman"/>
          <w:noProof/>
          <w:lang w:val="en-US"/>
        </w:rPr>
        <w:t>)</w:t>
      </w:r>
      <w:r w:rsidR="004C6FB4">
        <w:rPr>
          <w:rFonts w:eastAsia="Times New Roman"/>
          <w:lang w:val="en-US"/>
        </w:rPr>
        <w:fldChar w:fldCharType="end"/>
      </w:r>
    </w:p>
    <w:p w14:paraId="28350038" w14:textId="77777777" w:rsidR="00863522" w:rsidRDefault="00863522" w:rsidP="004420AB">
      <w:pPr>
        <w:rPr>
          <w:rFonts w:eastAsia="Times New Roman"/>
          <w:lang w:val="en-US"/>
        </w:rPr>
      </w:pPr>
    </w:p>
    <w:p w14:paraId="0B83FA63" w14:textId="77777777" w:rsidR="00863522" w:rsidRPr="004420AB" w:rsidRDefault="00863522" w:rsidP="004420AB">
      <w:pPr>
        <w:rPr>
          <w:rFonts w:eastAsia="Times New Roman"/>
          <w:lang w:val="en-US"/>
        </w:rPr>
      </w:pPr>
    </w:p>
    <w:p w14:paraId="073400A3" w14:textId="77777777" w:rsidR="004420AB" w:rsidRDefault="004420AB" w:rsidP="00CB2DA0">
      <w:pPr>
        <w:spacing w:line="360" w:lineRule="auto"/>
        <w:contextualSpacing/>
        <w:jc w:val="both"/>
        <w:rPr>
          <w:rFonts w:ascii="Calibri" w:hAnsi="Calibri"/>
          <w:b/>
          <w:color w:val="000000" w:themeColor="text1"/>
          <w:lang w:val="en-US"/>
        </w:rPr>
      </w:pPr>
    </w:p>
    <w:p w14:paraId="35B466BF" w14:textId="77777777" w:rsidR="004420AB" w:rsidRDefault="004420AB" w:rsidP="00CB2DA0">
      <w:pPr>
        <w:spacing w:line="360" w:lineRule="auto"/>
        <w:contextualSpacing/>
        <w:jc w:val="both"/>
        <w:rPr>
          <w:rFonts w:ascii="Calibri" w:hAnsi="Calibri"/>
          <w:b/>
          <w:color w:val="000000" w:themeColor="text1"/>
          <w:lang w:val="en-US"/>
        </w:rPr>
      </w:pPr>
    </w:p>
    <w:p w14:paraId="64D67C82" w14:textId="77777777" w:rsidR="004420AB" w:rsidRDefault="004420AB" w:rsidP="00CB2DA0">
      <w:pPr>
        <w:spacing w:line="360" w:lineRule="auto"/>
        <w:contextualSpacing/>
        <w:jc w:val="both"/>
        <w:rPr>
          <w:rFonts w:ascii="Calibri" w:hAnsi="Calibri"/>
          <w:b/>
          <w:color w:val="000000" w:themeColor="text1"/>
          <w:lang w:val="en-US"/>
        </w:rPr>
      </w:pPr>
    </w:p>
    <w:p w14:paraId="71093119" w14:textId="77777777" w:rsidR="004420AB" w:rsidRDefault="004420AB" w:rsidP="00CB2DA0">
      <w:pPr>
        <w:spacing w:line="360" w:lineRule="auto"/>
        <w:contextualSpacing/>
        <w:jc w:val="both"/>
        <w:rPr>
          <w:rFonts w:ascii="Calibri" w:hAnsi="Calibri"/>
          <w:b/>
          <w:color w:val="000000" w:themeColor="text1"/>
          <w:lang w:val="en-US"/>
        </w:rPr>
      </w:pPr>
    </w:p>
    <w:p w14:paraId="08AD7BA7" w14:textId="77777777" w:rsidR="004420AB" w:rsidRPr="00051DC0" w:rsidRDefault="004420AB" w:rsidP="00CB2DA0">
      <w:pPr>
        <w:spacing w:line="360" w:lineRule="auto"/>
        <w:contextualSpacing/>
        <w:jc w:val="both"/>
        <w:rPr>
          <w:rFonts w:ascii="Calibri" w:hAnsi="Calibri"/>
          <w:b/>
          <w:color w:val="000000" w:themeColor="text1"/>
          <w:lang w:val="en-US"/>
        </w:rPr>
      </w:pP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0D2C0A73" w14:textId="3F83B370" w:rsidR="008C70ED" w:rsidRDefault="00C17975" w:rsidP="005436EF">
      <w:pPr>
        <w:contextualSpacing/>
        <w:jc w:val="both"/>
        <w:rPr>
          <w:b/>
          <w:color w:val="000000" w:themeColor="text1"/>
          <w:lang w:val="en-US"/>
        </w:rPr>
      </w:pPr>
      <w:r w:rsidRPr="00051DC0">
        <w:rPr>
          <w:b/>
          <w:color w:val="000000" w:themeColor="text1"/>
          <w:lang w:val="en-US"/>
        </w:rPr>
        <w:t xml:space="preserve"> </w:t>
      </w:r>
      <w:r w:rsidR="00AD4226" w:rsidRPr="00051DC0">
        <w:rPr>
          <w:b/>
          <w:color w:val="000000" w:themeColor="text1"/>
          <w:lang w:val="en-US"/>
        </w:rPr>
        <w:br w:type="column"/>
      </w:r>
    </w:p>
    <w:p w14:paraId="793DFD5F" w14:textId="77777777" w:rsidR="004420AB" w:rsidRDefault="004420AB" w:rsidP="005436EF">
      <w:pPr>
        <w:contextualSpacing/>
        <w:jc w:val="both"/>
        <w:rPr>
          <w:b/>
          <w:color w:val="000000" w:themeColor="text1"/>
          <w:lang w:val="en-US"/>
        </w:rPr>
      </w:pPr>
    </w:p>
    <w:p w14:paraId="5A2E27BC" w14:textId="77777777" w:rsidR="004420AB" w:rsidRDefault="004420AB" w:rsidP="005436EF">
      <w:pPr>
        <w:contextualSpacing/>
        <w:jc w:val="both"/>
        <w:rPr>
          <w:b/>
          <w:color w:val="000000" w:themeColor="text1"/>
          <w:lang w:val="en-US"/>
        </w:rPr>
      </w:pPr>
    </w:p>
    <w:p w14:paraId="37B74BD0" w14:textId="77777777" w:rsidR="004420AB" w:rsidRPr="00051DC0" w:rsidRDefault="004420AB" w:rsidP="005436EF">
      <w:pPr>
        <w:contextualSpacing/>
        <w:jc w:val="both"/>
        <w:rPr>
          <w:rFonts w:ascii="Calibri" w:hAnsi="Calibri" w:cs="Times"/>
          <w:color w:val="000000" w:themeColor="text1"/>
          <w:lang w:val="en-US"/>
        </w:rPr>
      </w:pPr>
    </w:p>
    <w:p w14:paraId="31755FEE" w14:textId="77777777" w:rsidR="00503EB4" w:rsidRPr="00051DC0" w:rsidRDefault="00503EB4" w:rsidP="00503EB4">
      <w:pPr>
        <w:widowControl w:val="0"/>
        <w:autoSpaceDE w:val="0"/>
        <w:autoSpaceDN w:val="0"/>
        <w:adjustRightInd w:val="0"/>
        <w:spacing w:after="240" w:line="260" w:lineRule="atLeast"/>
        <w:rPr>
          <w:rFonts w:ascii="Calibri" w:hAnsi="Calibri" w:cs="Times"/>
          <w:b/>
          <w:color w:val="000000" w:themeColor="text1"/>
          <w:lang w:val="en-US"/>
        </w:rPr>
      </w:pPr>
      <w:r w:rsidRPr="00051DC0">
        <w:rPr>
          <w:rFonts w:ascii="Calibri" w:hAnsi="Calibri" w:cs="Times"/>
          <w:b/>
          <w:color w:val="000000" w:themeColor="text1"/>
          <w:lang w:val="en-US"/>
        </w:rPr>
        <w:t xml:space="preserve">Acknowledgements </w:t>
      </w:r>
    </w:p>
    <w:p w14:paraId="4A862063" w14:textId="37C98001" w:rsidR="00461161" w:rsidRPr="00F40E7B" w:rsidRDefault="00503EB4" w:rsidP="00F40E7B">
      <w:pPr>
        <w:widowControl w:val="0"/>
        <w:autoSpaceDE w:val="0"/>
        <w:autoSpaceDN w:val="0"/>
        <w:adjustRightInd w:val="0"/>
        <w:spacing w:after="240" w:line="200" w:lineRule="atLeast"/>
        <w:jc w:val="both"/>
        <w:rPr>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Forschungsgemeinschaft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r w:rsidR="00F40E7B">
        <w:rPr>
          <w:rFonts w:ascii="Calibri" w:hAnsi="Calibri" w:cs="Times"/>
          <w:color w:val="000000" w:themeColor="text1"/>
          <w:lang w:val="en-US"/>
        </w:rPr>
        <w:t xml:space="preserve"> </w:t>
      </w:r>
      <w:r w:rsidR="00461161">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DA7F6A7" w14:textId="29E0AFDC" w:rsidR="008302C1" w:rsidRPr="00453A1E" w:rsidRDefault="00453A1E" w:rsidP="00453A1E">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CD27EE" w:rsidRPr="00051DC0">
        <w:rPr>
          <w:rFonts w:ascii="Calibri" w:hAnsi="Calibri"/>
          <w:b/>
          <w:color w:val="000000" w:themeColor="text1"/>
          <w:lang w:val="en-US"/>
        </w:rPr>
        <w:lastRenderedPageBreak/>
        <w:t>References</w:t>
      </w:r>
    </w:p>
    <w:p w14:paraId="2BC75C12" w14:textId="5C1F2C74" w:rsidR="00453A1E" w:rsidRDefault="00453A1E" w:rsidP="001D20D2">
      <w:pPr>
        <w:pStyle w:val="EndNoteBibliography"/>
        <w:rPr>
          <w:rFonts w:asciiTheme="minorHAnsi" w:hAnsiTheme="minorHAnsi" w:cs="Times New Roman"/>
          <w:color w:val="000000" w:themeColor="text1"/>
          <w:sz w:val="24"/>
          <w:szCs w:val="24"/>
        </w:rPr>
      </w:pPr>
    </w:p>
    <w:p w14:paraId="1A23ED84" w14:textId="77777777" w:rsidR="00453A1E" w:rsidRDefault="00453A1E" w:rsidP="00084718">
      <w:pPr>
        <w:pStyle w:val="EndNoteBibliography"/>
        <w:rPr>
          <w:rFonts w:asciiTheme="minorHAnsi" w:hAnsiTheme="minorHAnsi" w:cs="Times New Roman"/>
          <w:color w:val="000000" w:themeColor="text1"/>
          <w:sz w:val="24"/>
          <w:szCs w:val="24"/>
        </w:rPr>
      </w:pPr>
    </w:p>
    <w:p w14:paraId="123F8E73" w14:textId="77777777" w:rsidR="00893599" w:rsidRPr="00453A1E" w:rsidRDefault="00453A1E" w:rsidP="00893599">
      <w:pPr>
        <w:spacing w:line="360" w:lineRule="auto"/>
        <w:jc w:val="both"/>
        <w:rPr>
          <w:rFonts w:ascii="Calibri" w:hAnsi="Calibri"/>
          <w:b/>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48771932" w14:textId="77777777" w:rsidR="002E41E2" w:rsidRDefault="002E41E2"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6E76082F" w14:textId="77777777" w:rsidR="002E41E2" w:rsidRDefault="002E41E2" w:rsidP="00893599">
      <w:pPr>
        <w:spacing w:line="360" w:lineRule="auto"/>
        <w:jc w:val="both"/>
        <w:rPr>
          <w:rFonts w:ascii="Calibri" w:hAnsi="Calibri"/>
          <w:b/>
          <w:color w:val="000000" w:themeColor="text1"/>
          <w:lang w:val="en-US"/>
        </w:rPr>
      </w:pPr>
    </w:p>
    <w:p w14:paraId="1B0F9F0D" w14:textId="6C25DC34" w:rsidR="00893599" w:rsidRDefault="002E41E2"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X</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9450" cy="1456055"/>
                    </a:xfrm>
                    <a:prstGeom prst="rect">
                      <a:avLst/>
                    </a:prstGeom>
                  </pic:spPr>
                </pic:pic>
              </a:graphicData>
            </a:graphic>
          </wp:inline>
        </w:drawing>
      </w:r>
    </w:p>
    <w:p w14:paraId="415577CF" w14:textId="65F0D1DC"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D323FB" w:rsidRPr="00BF3692">
        <w:rPr>
          <w:rFonts w:ascii="Calibri" w:hAnsi="Calibri"/>
          <w:color w:val="000000" w:themeColor="text1"/>
          <w:sz w:val="22"/>
          <w:szCs w:val="22"/>
          <w:lang w:val="en-US"/>
        </w:rPr>
        <w:t>linear-</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Yet, a</w:t>
      </w:r>
      <w:r w:rsidR="00354EF4">
        <w:rPr>
          <w:rFonts w:ascii="Calibri" w:hAnsi="Calibri"/>
          <w:color w:val="000000" w:themeColor="text1"/>
          <w:sz w:val="22"/>
          <w:szCs w:val="22"/>
          <w:lang w:val="en-US"/>
        </w:rPr>
        <w:t xml:space="preserve"> predictive linear model </w:t>
      </w:r>
      <w:r w:rsidR="002361A8">
        <w:rPr>
          <w:rFonts w:ascii="Calibri" w:hAnsi="Calibri"/>
          <w:color w:val="000000" w:themeColor="text1"/>
          <w:sz w:val="22"/>
          <w:szCs w:val="22"/>
          <w:lang w:val="en-US"/>
        </w:rPr>
        <w:t xml:space="preserve">explains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8F200B">
        <w:rPr>
          <w:rFonts w:ascii="Calibri" w:hAnsi="Calibri"/>
          <w:color w:val="000000" w:themeColor="text1"/>
          <w:sz w:val="22"/>
          <w:szCs w:val="22"/>
          <w:lang w:val="en-US"/>
        </w:rPr>
        <w:t>, i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3F3B87">
        <w:rPr>
          <w:rFonts w:ascii="Calibri" w:hAnsi="Calibri"/>
          <w:color w:val="000000" w:themeColor="text1"/>
          <w:sz w:val="22"/>
          <w:szCs w:val="22"/>
          <w:lang w:val="en-US"/>
        </w:rPr>
        <w:t xml:space="preserve">reaches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 xml:space="preserve">achie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gives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0072BF">
        <w:rPr>
          <w:rFonts w:ascii="Calibri" w:hAnsi="Calibri"/>
          <w:color w:val="000000" w:themeColor="text1"/>
          <w:sz w:val="22"/>
          <w:szCs w:val="22"/>
          <w:lang w:val="en-US"/>
        </w:rPr>
        <w:t xml:space="preserve">however explains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indicated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C83845">
        <w:rPr>
          <w:rFonts w:ascii="Calibri" w:hAnsi="Calibri"/>
          <w:color w:val="000000" w:themeColor="text1"/>
          <w:sz w:val="22"/>
          <w:szCs w:val="22"/>
          <w:lang w:val="en-US"/>
        </w:rPr>
        <w:t xml:space="preserve">performs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p>
    <w:p w14:paraId="06E221FC" w14:textId="77777777" w:rsidR="00893599" w:rsidRDefault="00893599" w:rsidP="00893599">
      <w:pPr>
        <w:spacing w:line="360" w:lineRule="auto"/>
        <w:jc w:val="both"/>
        <w:rPr>
          <w:rFonts w:ascii="Calibri" w:hAnsi="Calibri"/>
          <w:b/>
          <w:color w:val="000000" w:themeColor="text1"/>
          <w:lang w:val="en-US"/>
        </w:rPr>
      </w:pPr>
    </w:p>
    <w:p w14:paraId="68ABE3D7" w14:textId="572D3D7A" w:rsidR="00893599" w:rsidRPr="00051DC0" w:rsidRDefault="002E7BB9" w:rsidP="003274AE">
      <w:pPr>
        <w:spacing w:line="360" w:lineRule="auto"/>
        <w:jc w:val="both"/>
        <w:rPr>
          <w:rFonts w:ascii="Calibri" w:hAnsi="Calibri"/>
          <w:color w:val="000000" w:themeColor="text1"/>
          <w:lang w:val="en-US"/>
        </w:rPr>
      </w:pPr>
      <w:r>
        <w:rPr>
          <w:rFonts w:ascii="Calibri" w:hAnsi="Calibri"/>
          <w:b/>
          <w:color w:val="000000" w:themeColor="text1"/>
          <w:lang w:val="en-US"/>
        </w:rPr>
        <w:br w:type="column"/>
      </w:r>
    </w:p>
    <w:p w14:paraId="2550A126" w14:textId="77777777" w:rsidR="00893599" w:rsidRDefault="00893599" w:rsidP="00893599">
      <w:pPr>
        <w:pStyle w:val="EndNoteBibliography"/>
        <w:rPr>
          <w:rFonts w:asciiTheme="minorHAnsi" w:hAnsiTheme="minorHAnsi" w:cs="Times New Roman"/>
          <w:color w:val="000000" w:themeColor="text1"/>
          <w:sz w:val="24"/>
          <w:szCs w:val="24"/>
        </w:rPr>
      </w:pPr>
    </w:p>
    <w:p w14:paraId="2142F3D1" w14:textId="77777777" w:rsidR="00893599" w:rsidRDefault="00893599" w:rsidP="00893599">
      <w:pPr>
        <w:pStyle w:val="EndNoteBibliography"/>
        <w:rPr>
          <w:rFonts w:asciiTheme="minorHAnsi" w:hAnsiTheme="minorHAnsi" w:cs="Times New Roman"/>
          <w:color w:val="000000" w:themeColor="text1"/>
          <w:sz w:val="24"/>
          <w:szCs w:val="24"/>
        </w:rPr>
      </w:pPr>
    </w:p>
    <w:p w14:paraId="42065AA0" w14:textId="5B3F7152" w:rsidR="00893599" w:rsidRPr="00A505FA" w:rsidRDefault="00893599" w:rsidP="00F056F8">
      <w:pPr>
        <w:contextualSpacing/>
        <w:jc w:val="both"/>
        <w:rPr>
          <w:rFonts w:ascii="Calibri" w:hAnsi="Calibri"/>
          <w:color w:val="000000" w:themeColor="text1"/>
          <w:lang w:val="en-US"/>
        </w:rPr>
      </w:pPr>
    </w:p>
    <w:p w14:paraId="1269B6D1" w14:textId="77777777" w:rsidR="004C6FB4" w:rsidRDefault="004C6FB4" w:rsidP="00790190">
      <w:pPr>
        <w:rPr>
          <w:rFonts w:asciiTheme="minorHAnsi" w:hAnsiTheme="minorHAnsi"/>
          <w:color w:val="000000" w:themeColor="text1"/>
          <w:lang w:val="en-US"/>
        </w:rPr>
      </w:pPr>
    </w:p>
    <w:p w14:paraId="4DAEB2A8" w14:textId="77777777" w:rsidR="004C6FB4" w:rsidRDefault="004C6FB4" w:rsidP="00790190">
      <w:pPr>
        <w:rPr>
          <w:rFonts w:asciiTheme="minorHAnsi" w:hAnsiTheme="minorHAnsi"/>
          <w:color w:val="000000" w:themeColor="text1"/>
          <w:lang w:val="en-US"/>
        </w:rPr>
      </w:pPr>
    </w:p>
    <w:p w14:paraId="550CECC1" w14:textId="77777777" w:rsidR="00541706" w:rsidRPr="00541706" w:rsidRDefault="004C6FB4" w:rsidP="00541706">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ADDIN EN.REFLIST </w:instrText>
      </w:r>
      <w:r>
        <w:rPr>
          <w:rFonts w:asciiTheme="minorHAnsi" w:hAnsiTheme="minorHAnsi"/>
          <w:color w:val="000000" w:themeColor="text1"/>
        </w:rPr>
        <w:fldChar w:fldCharType="separate"/>
      </w:r>
      <w:bookmarkStart w:id="1" w:name="_ENREF_1"/>
      <w:r w:rsidR="00541706" w:rsidRPr="00541706">
        <w:rPr>
          <w:noProof/>
        </w:rPr>
        <w:t>1.</w:t>
      </w:r>
      <w:r w:rsidR="00541706" w:rsidRPr="00541706">
        <w:rPr>
          <w:noProof/>
        </w:rPr>
        <w:tab/>
        <w:t>Efron B, Hastie T. Computer-Age Statistical Inference: Cambridge University Press; 2016.</w:t>
      </w:r>
      <w:bookmarkEnd w:id="1"/>
    </w:p>
    <w:p w14:paraId="15AC14E6" w14:textId="77777777" w:rsidR="00541706" w:rsidRPr="00541706" w:rsidRDefault="00541706" w:rsidP="00541706">
      <w:pPr>
        <w:pStyle w:val="EndNoteBibliography"/>
        <w:spacing w:after="240"/>
        <w:rPr>
          <w:noProof/>
        </w:rPr>
      </w:pPr>
      <w:bookmarkStart w:id="2" w:name="_ENREF_2"/>
      <w:r w:rsidRPr="00541706">
        <w:rPr>
          <w:noProof/>
        </w:rPr>
        <w:t>2.</w:t>
      </w:r>
      <w:r w:rsidRPr="00541706">
        <w:rPr>
          <w:noProof/>
        </w:rPr>
        <w:tab/>
        <w:t>Casella G, Berger RL. Statistical inference: Duxbury Pacific Grove, CA; 2002.</w:t>
      </w:r>
      <w:bookmarkEnd w:id="2"/>
    </w:p>
    <w:p w14:paraId="317B57B7" w14:textId="77777777" w:rsidR="00541706" w:rsidRPr="00541706" w:rsidRDefault="00541706" w:rsidP="00541706">
      <w:pPr>
        <w:pStyle w:val="EndNoteBibliography"/>
        <w:rPr>
          <w:noProof/>
        </w:rPr>
      </w:pPr>
      <w:bookmarkStart w:id="3" w:name="_ENREF_3"/>
      <w:r w:rsidRPr="00541706">
        <w:rPr>
          <w:noProof/>
        </w:rPr>
        <w:t>3.</w:t>
      </w:r>
      <w:r w:rsidRPr="00541706">
        <w:rPr>
          <w:noProof/>
        </w:rPr>
        <w:tab/>
        <w:t>Shalev-Shwartz S, Ben-David S. Understanding machine learning: From theory to algorithms: Cambridge University Press; 2014.</w:t>
      </w:r>
      <w:bookmarkEnd w:id="3"/>
    </w:p>
    <w:p w14:paraId="4FD7C1DC" w14:textId="750DE79D"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3"/>
      <w:pgSz w:w="11906" w:h="16838"/>
      <w:pgMar w:top="1134" w:right="1418" w:bottom="1134" w:left="1418"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238F2C" w16cid:durableId="1E2C8A8D"/>
  <w16cid:commentId w16cid:paraId="24703A3C" w16cid:durableId="1E2C8961"/>
  <w16cid:commentId w16cid:paraId="50E0EEB2" w16cid:durableId="1E2C8B1A"/>
  <w16cid:commentId w16cid:paraId="739064F1" w16cid:durableId="1E2C8C1C"/>
  <w16cid:commentId w16cid:paraId="5C569804" w16cid:durableId="1E2C8D2E"/>
  <w16cid:commentId w16cid:paraId="2FC083FD" w16cid:durableId="1E2C8DE1"/>
  <w16cid:commentId w16cid:paraId="0CFF0794" w16cid:durableId="1E2C8F2F"/>
  <w16cid:commentId w16cid:paraId="21583BC1" w16cid:durableId="1E2C9093"/>
  <w16cid:commentId w16cid:paraId="441792C3" w16cid:durableId="1E2C9217"/>
  <w16cid:commentId w16cid:paraId="3E11C887" w16cid:durableId="1E2D1CF9"/>
  <w16cid:commentId w16cid:paraId="76B743DC" w16cid:durableId="1E2C8779"/>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484A57" w14:textId="77777777" w:rsidR="00D7239B" w:rsidRDefault="00D7239B" w:rsidP="00B65FF7">
      <w:r>
        <w:separator/>
      </w:r>
    </w:p>
  </w:endnote>
  <w:endnote w:type="continuationSeparator" w:id="0">
    <w:p w14:paraId="4B28FFCA" w14:textId="77777777" w:rsidR="00D7239B" w:rsidRDefault="00D7239B" w:rsidP="00B65FF7">
      <w:r>
        <w:continuationSeparator/>
      </w:r>
    </w:p>
  </w:endnote>
  <w:endnote w:type="continuationNotice" w:id="1">
    <w:p w14:paraId="689BF893" w14:textId="77777777" w:rsidR="00D7239B" w:rsidRDefault="00D7239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4D"/>
    <w:family w:val="roman"/>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Avenir">
    <w:charset w:val="00"/>
    <w:family w:val="auto"/>
    <w:pitch w:val="variable"/>
    <w:sig w:usb0="800000AF" w:usb1="5000204A" w:usb2="00000000" w:usb3="00000000" w:csb0="0000009B" w:csb1="00000000"/>
  </w:font>
  <w:font w:name="ＭＳ ゴシック">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EndPr/>
    <w:sdtContent>
      <w:p w14:paraId="0B3BC929" w14:textId="2E041D5B" w:rsidR="00785601" w:rsidRDefault="00785601"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541706">
          <w:rPr>
            <w:noProof/>
          </w:rPr>
          <w:t>4</w:t>
        </w:r>
        <w:r>
          <w:rPr>
            <w:noProof/>
          </w:rPr>
          <w:fldChar w:fldCharType="end"/>
        </w:r>
      </w:p>
    </w:sdtContent>
  </w:sdt>
  <w:p w14:paraId="0FA0E38E" w14:textId="77777777" w:rsidR="00785601" w:rsidRDefault="00785601">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02AEE4" w14:textId="77777777" w:rsidR="00D7239B" w:rsidRDefault="00D7239B" w:rsidP="00B65FF7">
      <w:r>
        <w:separator/>
      </w:r>
    </w:p>
  </w:footnote>
  <w:footnote w:type="continuationSeparator" w:id="0">
    <w:p w14:paraId="74D6531B" w14:textId="77777777" w:rsidR="00D7239B" w:rsidRDefault="00D7239B" w:rsidP="00B65FF7">
      <w:r>
        <w:continuationSeparator/>
      </w:r>
    </w:p>
  </w:footnote>
  <w:footnote w:type="continuationNotice" w:id="1">
    <w:p w14:paraId="5D58430A" w14:textId="77777777" w:rsidR="00D7239B" w:rsidRDefault="00D7239B"/>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5">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0">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7">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1"/>
  </w:num>
  <w:num w:numId="2">
    <w:abstractNumId w:val="10"/>
  </w:num>
  <w:num w:numId="3">
    <w:abstractNumId w:val="32"/>
  </w:num>
  <w:num w:numId="4">
    <w:abstractNumId w:val="0"/>
  </w:num>
  <w:num w:numId="5">
    <w:abstractNumId w:val="15"/>
  </w:num>
  <w:num w:numId="6">
    <w:abstractNumId w:val="1"/>
  </w:num>
  <w:num w:numId="7">
    <w:abstractNumId w:val="6"/>
  </w:num>
  <w:num w:numId="8">
    <w:abstractNumId w:val="20"/>
  </w:num>
  <w:num w:numId="9">
    <w:abstractNumId w:val="18"/>
  </w:num>
  <w:num w:numId="10">
    <w:abstractNumId w:val="38"/>
  </w:num>
  <w:num w:numId="11">
    <w:abstractNumId w:val="22"/>
  </w:num>
  <w:num w:numId="12">
    <w:abstractNumId w:val="11"/>
  </w:num>
  <w:num w:numId="13">
    <w:abstractNumId w:val="41"/>
  </w:num>
  <w:num w:numId="14">
    <w:abstractNumId w:val="29"/>
  </w:num>
  <w:num w:numId="15">
    <w:abstractNumId w:val="26"/>
  </w:num>
  <w:num w:numId="16">
    <w:abstractNumId w:val="16"/>
  </w:num>
  <w:num w:numId="17">
    <w:abstractNumId w:val="14"/>
  </w:num>
  <w:num w:numId="18">
    <w:abstractNumId w:val="37"/>
  </w:num>
  <w:num w:numId="19">
    <w:abstractNumId w:val="21"/>
  </w:num>
  <w:num w:numId="20">
    <w:abstractNumId w:val="33"/>
  </w:num>
  <w:num w:numId="21">
    <w:abstractNumId w:val="24"/>
  </w:num>
  <w:num w:numId="22">
    <w:abstractNumId w:val="4"/>
  </w:num>
  <w:num w:numId="23">
    <w:abstractNumId w:val="42"/>
  </w:num>
  <w:num w:numId="24">
    <w:abstractNumId w:val="7"/>
  </w:num>
  <w:num w:numId="25">
    <w:abstractNumId w:val="17"/>
  </w:num>
  <w:num w:numId="26">
    <w:abstractNumId w:val="30"/>
  </w:num>
  <w:num w:numId="27">
    <w:abstractNumId w:val="27"/>
  </w:num>
  <w:num w:numId="28">
    <w:abstractNumId w:val="28"/>
  </w:num>
  <w:num w:numId="29">
    <w:abstractNumId w:val="39"/>
  </w:num>
  <w:num w:numId="30">
    <w:abstractNumId w:val="3"/>
  </w:num>
  <w:num w:numId="31">
    <w:abstractNumId w:val="25"/>
  </w:num>
  <w:num w:numId="32">
    <w:abstractNumId w:val="9"/>
  </w:num>
  <w:num w:numId="33">
    <w:abstractNumId w:val="23"/>
  </w:num>
  <w:num w:numId="34">
    <w:abstractNumId w:val="40"/>
  </w:num>
  <w:num w:numId="35">
    <w:abstractNumId w:val="8"/>
  </w:num>
  <w:num w:numId="36">
    <w:abstractNumId w:val="12"/>
  </w:num>
  <w:num w:numId="37">
    <w:abstractNumId w:val="34"/>
  </w:num>
  <w:num w:numId="38">
    <w:abstractNumId w:val="19"/>
  </w:num>
  <w:num w:numId="39">
    <w:abstractNumId w:val="35"/>
  </w:num>
  <w:num w:numId="40">
    <w:abstractNumId w:val="36"/>
  </w:num>
  <w:num w:numId="41">
    <w:abstractNumId w:val="13"/>
  </w:num>
  <w:num w:numId="42">
    <w:abstractNumId w:val="5"/>
  </w:num>
  <w:num w:numId="4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1"/>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6362&lt;/item&gt;&lt;item&gt;6721&lt;/item&gt;&lt;item&gt;6913&lt;/item&gt;&lt;/record-ids&gt;&lt;/item&gt;&lt;/Libraries&gt;"/>
  </w:docVars>
  <w:rsids>
    <w:rsidRoot w:val="00321E56"/>
    <w:rsid w:val="000003FA"/>
    <w:rsid w:val="000008CC"/>
    <w:rsid w:val="00000B05"/>
    <w:rsid w:val="00000B46"/>
    <w:rsid w:val="00000B4D"/>
    <w:rsid w:val="00000DE8"/>
    <w:rsid w:val="000010DA"/>
    <w:rsid w:val="000012BE"/>
    <w:rsid w:val="00001559"/>
    <w:rsid w:val="0000188A"/>
    <w:rsid w:val="0000198C"/>
    <w:rsid w:val="00001993"/>
    <w:rsid w:val="000020BC"/>
    <w:rsid w:val="00002130"/>
    <w:rsid w:val="000021E8"/>
    <w:rsid w:val="000023FC"/>
    <w:rsid w:val="00002742"/>
    <w:rsid w:val="0000283E"/>
    <w:rsid w:val="00002A8B"/>
    <w:rsid w:val="00002D56"/>
    <w:rsid w:val="00002D64"/>
    <w:rsid w:val="00002EFB"/>
    <w:rsid w:val="00002F36"/>
    <w:rsid w:val="00002F39"/>
    <w:rsid w:val="0000363A"/>
    <w:rsid w:val="00003746"/>
    <w:rsid w:val="0000392D"/>
    <w:rsid w:val="000039E3"/>
    <w:rsid w:val="00003AA6"/>
    <w:rsid w:val="000044D5"/>
    <w:rsid w:val="000047A6"/>
    <w:rsid w:val="00005494"/>
    <w:rsid w:val="0000553A"/>
    <w:rsid w:val="00005583"/>
    <w:rsid w:val="00005E77"/>
    <w:rsid w:val="00005FBD"/>
    <w:rsid w:val="00006131"/>
    <w:rsid w:val="00006300"/>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3D0"/>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72C"/>
    <w:rsid w:val="000258D2"/>
    <w:rsid w:val="00026080"/>
    <w:rsid w:val="0002608D"/>
    <w:rsid w:val="000261B8"/>
    <w:rsid w:val="00026377"/>
    <w:rsid w:val="000265B2"/>
    <w:rsid w:val="000267B0"/>
    <w:rsid w:val="00026942"/>
    <w:rsid w:val="00026B75"/>
    <w:rsid w:val="00026D24"/>
    <w:rsid w:val="0002734E"/>
    <w:rsid w:val="00027E22"/>
    <w:rsid w:val="00027F83"/>
    <w:rsid w:val="00030165"/>
    <w:rsid w:val="00030411"/>
    <w:rsid w:val="0003051C"/>
    <w:rsid w:val="000306F6"/>
    <w:rsid w:val="00030754"/>
    <w:rsid w:val="00030F68"/>
    <w:rsid w:val="00031487"/>
    <w:rsid w:val="00031A3B"/>
    <w:rsid w:val="00031D60"/>
    <w:rsid w:val="000325B9"/>
    <w:rsid w:val="00032DE9"/>
    <w:rsid w:val="00032E32"/>
    <w:rsid w:val="00032EA0"/>
    <w:rsid w:val="00032F54"/>
    <w:rsid w:val="000331A8"/>
    <w:rsid w:val="0003368E"/>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FA5"/>
    <w:rsid w:val="000401AE"/>
    <w:rsid w:val="000404DA"/>
    <w:rsid w:val="00040860"/>
    <w:rsid w:val="00040938"/>
    <w:rsid w:val="00040DC3"/>
    <w:rsid w:val="00040E20"/>
    <w:rsid w:val="00041613"/>
    <w:rsid w:val="000417A9"/>
    <w:rsid w:val="00041BE0"/>
    <w:rsid w:val="00041CA2"/>
    <w:rsid w:val="00042282"/>
    <w:rsid w:val="0004232B"/>
    <w:rsid w:val="0004237F"/>
    <w:rsid w:val="00042BCC"/>
    <w:rsid w:val="00043229"/>
    <w:rsid w:val="000433E9"/>
    <w:rsid w:val="0004360D"/>
    <w:rsid w:val="00043A93"/>
    <w:rsid w:val="00043E62"/>
    <w:rsid w:val="00044732"/>
    <w:rsid w:val="00044E8E"/>
    <w:rsid w:val="00045063"/>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124D"/>
    <w:rsid w:val="000613B9"/>
    <w:rsid w:val="0006177D"/>
    <w:rsid w:val="000617B3"/>
    <w:rsid w:val="0006199F"/>
    <w:rsid w:val="00061BAB"/>
    <w:rsid w:val="00061C70"/>
    <w:rsid w:val="00062524"/>
    <w:rsid w:val="0006293F"/>
    <w:rsid w:val="00062B4C"/>
    <w:rsid w:val="00062BAC"/>
    <w:rsid w:val="00062C3F"/>
    <w:rsid w:val="00063005"/>
    <w:rsid w:val="00063487"/>
    <w:rsid w:val="0006351E"/>
    <w:rsid w:val="0006359F"/>
    <w:rsid w:val="00063614"/>
    <w:rsid w:val="00063C86"/>
    <w:rsid w:val="00063E4A"/>
    <w:rsid w:val="000641E8"/>
    <w:rsid w:val="0006437C"/>
    <w:rsid w:val="00064630"/>
    <w:rsid w:val="000646AC"/>
    <w:rsid w:val="00064748"/>
    <w:rsid w:val="0006486A"/>
    <w:rsid w:val="00064882"/>
    <w:rsid w:val="00064A68"/>
    <w:rsid w:val="000650AB"/>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802"/>
    <w:rsid w:val="000758B8"/>
    <w:rsid w:val="00075936"/>
    <w:rsid w:val="0007599C"/>
    <w:rsid w:val="00075CF1"/>
    <w:rsid w:val="00075D98"/>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461"/>
    <w:rsid w:val="00081A04"/>
    <w:rsid w:val="00082090"/>
    <w:rsid w:val="00082727"/>
    <w:rsid w:val="00082818"/>
    <w:rsid w:val="00082C7F"/>
    <w:rsid w:val="00082D06"/>
    <w:rsid w:val="00082D48"/>
    <w:rsid w:val="00082EDD"/>
    <w:rsid w:val="00082F83"/>
    <w:rsid w:val="000837E5"/>
    <w:rsid w:val="0008388E"/>
    <w:rsid w:val="000838A4"/>
    <w:rsid w:val="00083CEA"/>
    <w:rsid w:val="00084561"/>
    <w:rsid w:val="00084718"/>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1A2"/>
    <w:rsid w:val="00094290"/>
    <w:rsid w:val="00094AC0"/>
    <w:rsid w:val="00095173"/>
    <w:rsid w:val="0009527C"/>
    <w:rsid w:val="00095C1A"/>
    <w:rsid w:val="000960C4"/>
    <w:rsid w:val="0009628F"/>
    <w:rsid w:val="00096485"/>
    <w:rsid w:val="00096C28"/>
    <w:rsid w:val="00096EEF"/>
    <w:rsid w:val="0009754A"/>
    <w:rsid w:val="000978DF"/>
    <w:rsid w:val="00097959"/>
    <w:rsid w:val="00097A12"/>
    <w:rsid w:val="00097D0F"/>
    <w:rsid w:val="000A00D4"/>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D33"/>
    <w:rsid w:val="000A30C2"/>
    <w:rsid w:val="000A315C"/>
    <w:rsid w:val="000A3725"/>
    <w:rsid w:val="000A3918"/>
    <w:rsid w:val="000A391F"/>
    <w:rsid w:val="000A3A60"/>
    <w:rsid w:val="000A3BAD"/>
    <w:rsid w:val="000A3F8A"/>
    <w:rsid w:val="000A42D2"/>
    <w:rsid w:val="000A445F"/>
    <w:rsid w:val="000A4BCE"/>
    <w:rsid w:val="000A5874"/>
    <w:rsid w:val="000A5FE8"/>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FBC"/>
    <w:rsid w:val="000B6229"/>
    <w:rsid w:val="000B6903"/>
    <w:rsid w:val="000B6B29"/>
    <w:rsid w:val="000B711E"/>
    <w:rsid w:val="000B7697"/>
    <w:rsid w:val="000B7987"/>
    <w:rsid w:val="000B7CEE"/>
    <w:rsid w:val="000C015B"/>
    <w:rsid w:val="000C03C5"/>
    <w:rsid w:val="000C060D"/>
    <w:rsid w:val="000C0F23"/>
    <w:rsid w:val="000C141B"/>
    <w:rsid w:val="000C141D"/>
    <w:rsid w:val="000C1669"/>
    <w:rsid w:val="000C173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42E"/>
    <w:rsid w:val="000C6593"/>
    <w:rsid w:val="000C664A"/>
    <w:rsid w:val="000C6DC2"/>
    <w:rsid w:val="000C6FD0"/>
    <w:rsid w:val="000C7278"/>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E59"/>
    <w:rsid w:val="000D63DB"/>
    <w:rsid w:val="000D653C"/>
    <w:rsid w:val="000D6967"/>
    <w:rsid w:val="000D6C70"/>
    <w:rsid w:val="000D704A"/>
    <w:rsid w:val="000D7E5B"/>
    <w:rsid w:val="000E031A"/>
    <w:rsid w:val="000E0586"/>
    <w:rsid w:val="000E0632"/>
    <w:rsid w:val="000E0A8C"/>
    <w:rsid w:val="000E0DB9"/>
    <w:rsid w:val="000E0E6A"/>
    <w:rsid w:val="000E14CB"/>
    <w:rsid w:val="000E1698"/>
    <w:rsid w:val="000E18B0"/>
    <w:rsid w:val="000E1C0C"/>
    <w:rsid w:val="000E1DBC"/>
    <w:rsid w:val="000E1DC9"/>
    <w:rsid w:val="000E1DEA"/>
    <w:rsid w:val="000E1FC1"/>
    <w:rsid w:val="000E227E"/>
    <w:rsid w:val="000E2307"/>
    <w:rsid w:val="000E25C2"/>
    <w:rsid w:val="000E30D1"/>
    <w:rsid w:val="000E3106"/>
    <w:rsid w:val="000E3225"/>
    <w:rsid w:val="000E38BC"/>
    <w:rsid w:val="000E3DAD"/>
    <w:rsid w:val="000E3DCB"/>
    <w:rsid w:val="000E3FBD"/>
    <w:rsid w:val="000E428C"/>
    <w:rsid w:val="000E5E79"/>
    <w:rsid w:val="000E610B"/>
    <w:rsid w:val="000E622B"/>
    <w:rsid w:val="000E64EB"/>
    <w:rsid w:val="000E6560"/>
    <w:rsid w:val="000E6615"/>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D98"/>
    <w:rsid w:val="000F2FB0"/>
    <w:rsid w:val="000F3008"/>
    <w:rsid w:val="000F3350"/>
    <w:rsid w:val="000F3A5C"/>
    <w:rsid w:val="000F3CF4"/>
    <w:rsid w:val="000F3DCC"/>
    <w:rsid w:val="000F4050"/>
    <w:rsid w:val="000F4518"/>
    <w:rsid w:val="000F4559"/>
    <w:rsid w:val="000F4728"/>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4343"/>
    <w:rsid w:val="001043E2"/>
    <w:rsid w:val="00104608"/>
    <w:rsid w:val="0010471F"/>
    <w:rsid w:val="00105187"/>
    <w:rsid w:val="001052ED"/>
    <w:rsid w:val="001065E1"/>
    <w:rsid w:val="00106A95"/>
    <w:rsid w:val="00106AFE"/>
    <w:rsid w:val="00106C56"/>
    <w:rsid w:val="00106D3C"/>
    <w:rsid w:val="00106D7C"/>
    <w:rsid w:val="001075F6"/>
    <w:rsid w:val="00107903"/>
    <w:rsid w:val="00107C67"/>
    <w:rsid w:val="00107CF9"/>
    <w:rsid w:val="001103D4"/>
    <w:rsid w:val="00110467"/>
    <w:rsid w:val="00110739"/>
    <w:rsid w:val="00111146"/>
    <w:rsid w:val="001112AF"/>
    <w:rsid w:val="00111472"/>
    <w:rsid w:val="00111646"/>
    <w:rsid w:val="001117AB"/>
    <w:rsid w:val="00111855"/>
    <w:rsid w:val="00111966"/>
    <w:rsid w:val="00111B76"/>
    <w:rsid w:val="00111CB5"/>
    <w:rsid w:val="00111EF2"/>
    <w:rsid w:val="001121C4"/>
    <w:rsid w:val="001123DB"/>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F4"/>
    <w:rsid w:val="00114B3B"/>
    <w:rsid w:val="00114D17"/>
    <w:rsid w:val="00115294"/>
    <w:rsid w:val="0011545D"/>
    <w:rsid w:val="00115BEC"/>
    <w:rsid w:val="00116049"/>
    <w:rsid w:val="0011624D"/>
    <w:rsid w:val="00116A9A"/>
    <w:rsid w:val="00116C2B"/>
    <w:rsid w:val="00116D89"/>
    <w:rsid w:val="001171B3"/>
    <w:rsid w:val="001177E8"/>
    <w:rsid w:val="00117E00"/>
    <w:rsid w:val="00117F38"/>
    <w:rsid w:val="0012028C"/>
    <w:rsid w:val="0012098A"/>
    <w:rsid w:val="00120DF9"/>
    <w:rsid w:val="00120E8A"/>
    <w:rsid w:val="00120F57"/>
    <w:rsid w:val="001211F8"/>
    <w:rsid w:val="001213DE"/>
    <w:rsid w:val="00121492"/>
    <w:rsid w:val="0012149D"/>
    <w:rsid w:val="00121A48"/>
    <w:rsid w:val="00121BEA"/>
    <w:rsid w:val="00121C1E"/>
    <w:rsid w:val="001224F0"/>
    <w:rsid w:val="00122C72"/>
    <w:rsid w:val="00123087"/>
    <w:rsid w:val="0012319B"/>
    <w:rsid w:val="0012399A"/>
    <w:rsid w:val="00123DBD"/>
    <w:rsid w:val="00123FA7"/>
    <w:rsid w:val="0012514D"/>
    <w:rsid w:val="0012540C"/>
    <w:rsid w:val="0012575F"/>
    <w:rsid w:val="00125B8A"/>
    <w:rsid w:val="00125C7D"/>
    <w:rsid w:val="00125EF2"/>
    <w:rsid w:val="001262A7"/>
    <w:rsid w:val="00126307"/>
    <w:rsid w:val="00126B50"/>
    <w:rsid w:val="00126C7F"/>
    <w:rsid w:val="00127285"/>
    <w:rsid w:val="0012743D"/>
    <w:rsid w:val="0012747B"/>
    <w:rsid w:val="00127C9A"/>
    <w:rsid w:val="00127DB4"/>
    <w:rsid w:val="00127FB8"/>
    <w:rsid w:val="001302E2"/>
    <w:rsid w:val="00130546"/>
    <w:rsid w:val="00130F8D"/>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DC6"/>
    <w:rsid w:val="00145EA1"/>
    <w:rsid w:val="001464BE"/>
    <w:rsid w:val="001465E7"/>
    <w:rsid w:val="00146AA3"/>
    <w:rsid w:val="00146D43"/>
    <w:rsid w:val="00146E0F"/>
    <w:rsid w:val="00146E8C"/>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F74"/>
    <w:rsid w:val="001525AA"/>
    <w:rsid w:val="001525FD"/>
    <w:rsid w:val="00152ABD"/>
    <w:rsid w:val="00152C90"/>
    <w:rsid w:val="00152F99"/>
    <w:rsid w:val="001534E4"/>
    <w:rsid w:val="001538B8"/>
    <w:rsid w:val="00153B19"/>
    <w:rsid w:val="00153C22"/>
    <w:rsid w:val="00154527"/>
    <w:rsid w:val="00154652"/>
    <w:rsid w:val="0015485E"/>
    <w:rsid w:val="00154A18"/>
    <w:rsid w:val="00154C17"/>
    <w:rsid w:val="00154F34"/>
    <w:rsid w:val="001550E0"/>
    <w:rsid w:val="001552D9"/>
    <w:rsid w:val="001553AA"/>
    <w:rsid w:val="00155465"/>
    <w:rsid w:val="00155480"/>
    <w:rsid w:val="001555D0"/>
    <w:rsid w:val="00155830"/>
    <w:rsid w:val="00155A9D"/>
    <w:rsid w:val="00156089"/>
    <w:rsid w:val="00156264"/>
    <w:rsid w:val="00156CFE"/>
    <w:rsid w:val="001571B0"/>
    <w:rsid w:val="001571C8"/>
    <w:rsid w:val="00157286"/>
    <w:rsid w:val="0015767F"/>
    <w:rsid w:val="00157AF2"/>
    <w:rsid w:val="00157F06"/>
    <w:rsid w:val="00160D27"/>
    <w:rsid w:val="00160DEB"/>
    <w:rsid w:val="00160E1A"/>
    <w:rsid w:val="00161043"/>
    <w:rsid w:val="00161114"/>
    <w:rsid w:val="00162241"/>
    <w:rsid w:val="00162371"/>
    <w:rsid w:val="0016263A"/>
    <w:rsid w:val="00162D40"/>
    <w:rsid w:val="00163226"/>
    <w:rsid w:val="0016324E"/>
    <w:rsid w:val="00163426"/>
    <w:rsid w:val="001641AB"/>
    <w:rsid w:val="00165414"/>
    <w:rsid w:val="00165487"/>
    <w:rsid w:val="0016561F"/>
    <w:rsid w:val="00165AE5"/>
    <w:rsid w:val="00165E3E"/>
    <w:rsid w:val="00166212"/>
    <w:rsid w:val="001664A6"/>
    <w:rsid w:val="001665AF"/>
    <w:rsid w:val="001666BC"/>
    <w:rsid w:val="0016672F"/>
    <w:rsid w:val="00166842"/>
    <w:rsid w:val="001669F8"/>
    <w:rsid w:val="00166B69"/>
    <w:rsid w:val="00167475"/>
    <w:rsid w:val="0016777C"/>
    <w:rsid w:val="00167CD4"/>
    <w:rsid w:val="0017013C"/>
    <w:rsid w:val="00170254"/>
    <w:rsid w:val="001703D4"/>
    <w:rsid w:val="0017049B"/>
    <w:rsid w:val="001704B0"/>
    <w:rsid w:val="0017062A"/>
    <w:rsid w:val="00170C18"/>
    <w:rsid w:val="001711EA"/>
    <w:rsid w:val="00171264"/>
    <w:rsid w:val="00171797"/>
    <w:rsid w:val="00171848"/>
    <w:rsid w:val="00171B56"/>
    <w:rsid w:val="00171C8A"/>
    <w:rsid w:val="00171EC0"/>
    <w:rsid w:val="001728F6"/>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816"/>
    <w:rsid w:val="00176928"/>
    <w:rsid w:val="001773EF"/>
    <w:rsid w:val="001776D8"/>
    <w:rsid w:val="00177712"/>
    <w:rsid w:val="00180300"/>
    <w:rsid w:val="001805AD"/>
    <w:rsid w:val="001806D7"/>
    <w:rsid w:val="00180784"/>
    <w:rsid w:val="0018086A"/>
    <w:rsid w:val="00180921"/>
    <w:rsid w:val="00180C04"/>
    <w:rsid w:val="0018134F"/>
    <w:rsid w:val="00181433"/>
    <w:rsid w:val="001816B9"/>
    <w:rsid w:val="001817FB"/>
    <w:rsid w:val="00181855"/>
    <w:rsid w:val="00181D3A"/>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705A"/>
    <w:rsid w:val="0018713F"/>
    <w:rsid w:val="0018739C"/>
    <w:rsid w:val="00187715"/>
    <w:rsid w:val="00187F60"/>
    <w:rsid w:val="0019037A"/>
    <w:rsid w:val="0019080C"/>
    <w:rsid w:val="00190888"/>
    <w:rsid w:val="00190B6D"/>
    <w:rsid w:val="00190BFD"/>
    <w:rsid w:val="00190C32"/>
    <w:rsid w:val="00190E3B"/>
    <w:rsid w:val="00190EB6"/>
    <w:rsid w:val="0019107C"/>
    <w:rsid w:val="00191100"/>
    <w:rsid w:val="001915F9"/>
    <w:rsid w:val="00191AE0"/>
    <w:rsid w:val="0019211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626"/>
    <w:rsid w:val="0019573B"/>
    <w:rsid w:val="001959C0"/>
    <w:rsid w:val="00195A79"/>
    <w:rsid w:val="00195F45"/>
    <w:rsid w:val="0019602E"/>
    <w:rsid w:val="001961E0"/>
    <w:rsid w:val="00196285"/>
    <w:rsid w:val="0019655B"/>
    <w:rsid w:val="00196701"/>
    <w:rsid w:val="001967B3"/>
    <w:rsid w:val="001968BE"/>
    <w:rsid w:val="00196CF7"/>
    <w:rsid w:val="001970C3"/>
    <w:rsid w:val="001974B5"/>
    <w:rsid w:val="0019775C"/>
    <w:rsid w:val="00197AA4"/>
    <w:rsid w:val="00197B59"/>
    <w:rsid w:val="00197C98"/>
    <w:rsid w:val="00197D18"/>
    <w:rsid w:val="00197D85"/>
    <w:rsid w:val="00197E78"/>
    <w:rsid w:val="001A00AF"/>
    <w:rsid w:val="001A0350"/>
    <w:rsid w:val="001A0682"/>
    <w:rsid w:val="001A073C"/>
    <w:rsid w:val="001A1583"/>
    <w:rsid w:val="001A16ED"/>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73B2"/>
    <w:rsid w:val="001A766F"/>
    <w:rsid w:val="001A768B"/>
    <w:rsid w:val="001A7A46"/>
    <w:rsid w:val="001A7BA4"/>
    <w:rsid w:val="001B04D9"/>
    <w:rsid w:val="001B0A05"/>
    <w:rsid w:val="001B0A17"/>
    <w:rsid w:val="001B0A61"/>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A08"/>
    <w:rsid w:val="001B3A37"/>
    <w:rsid w:val="001B3B65"/>
    <w:rsid w:val="001B3D4B"/>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5BC"/>
    <w:rsid w:val="001C0A8C"/>
    <w:rsid w:val="001C0E52"/>
    <w:rsid w:val="001C1165"/>
    <w:rsid w:val="001C153F"/>
    <w:rsid w:val="001C163A"/>
    <w:rsid w:val="001C1A24"/>
    <w:rsid w:val="001C1D19"/>
    <w:rsid w:val="001C1D87"/>
    <w:rsid w:val="001C1FF0"/>
    <w:rsid w:val="001C20D3"/>
    <w:rsid w:val="001C2920"/>
    <w:rsid w:val="001C2A2D"/>
    <w:rsid w:val="001C2AF6"/>
    <w:rsid w:val="001C2C38"/>
    <w:rsid w:val="001C2FCB"/>
    <w:rsid w:val="001C2FFE"/>
    <w:rsid w:val="001C3A03"/>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5BB"/>
    <w:rsid w:val="001D0635"/>
    <w:rsid w:val="001D0965"/>
    <w:rsid w:val="001D0E77"/>
    <w:rsid w:val="001D0EFE"/>
    <w:rsid w:val="001D148A"/>
    <w:rsid w:val="001D15C6"/>
    <w:rsid w:val="001D1E73"/>
    <w:rsid w:val="001D20D2"/>
    <w:rsid w:val="001D2390"/>
    <w:rsid w:val="001D25EA"/>
    <w:rsid w:val="001D359C"/>
    <w:rsid w:val="001D35B7"/>
    <w:rsid w:val="001D3B96"/>
    <w:rsid w:val="001D3FDF"/>
    <w:rsid w:val="001D4150"/>
    <w:rsid w:val="001D420A"/>
    <w:rsid w:val="001D4B91"/>
    <w:rsid w:val="001D4D2B"/>
    <w:rsid w:val="001D4F54"/>
    <w:rsid w:val="001D501D"/>
    <w:rsid w:val="001D53A9"/>
    <w:rsid w:val="001D5745"/>
    <w:rsid w:val="001D5899"/>
    <w:rsid w:val="001D5997"/>
    <w:rsid w:val="001D5B4F"/>
    <w:rsid w:val="001D5BB5"/>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173"/>
    <w:rsid w:val="001F0741"/>
    <w:rsid w:val="001F0812"/>
    <w:rsid w:val="001F0913"/>
    <w:rsid w:val="001F0A6F"/>
    <w:rsid w:val="001F0B99"/>
    <w:rsid w:val="001F1170"/>
    <w:rsid w:val="001F142A"/>
    <w:rsid w:val="001F17D7"/>
    <w:rsid w:val="001F180F"/>
    <w:rsid w:val="001F1AF6"/>
    <w:rsid w:val="001F1D68"/>
    <w:rsid w:val="001F1EF3"/>
    <w:rsid w:val="001F28D3"/>
    <w:rsid w:val="001F2BC1"/>
    <w:rsid w:val="001F2E91"/>
    <w:rsid w:val="001F3164"/>
    <w:rsid w:val="001F334A"/>
    <w:rsid w:val="001F3474"/>
    <w:rsid w:val="001F3769"/>
    <w:rsid w:val="001F3F65"/>
    <w:rsid w:val="001F433E"/>
    <w:rsid w:val="001F49EA"/>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10F"/>
    <w:rsid w:val="0020316F"/>
    <w:rsid w:val="00203B35"/>
    <w:rsid w:val="00203CA9"/>
    <w:rsid w:val="00204391"/>
    <w:rsid w:val="002046BA"/>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E21"/>
    <w:rsid w:val="002131F8"/>
    <w:rsid w:val="002132A9"/>
    <w:rsid w:val="00213728"/>
    <w:rsid w:val="00213CBF"/>
    <w:rsid w:val="00213E51"/>
    <w:rsid w:val="00213F40"/>
    <w:rsid w:val="00213FCC"/>
    <w:rsid w:val="0021439F"/>
    <w:rsid w:val="00214822"/>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A65"/>
    <w:rsid w:val="00217BE0"/>
    <w:rsid w:val="00217F5E"/>
    <w:rsid w:val="0022028A"/>
    <w:rsid w:val="0022036E"/>
    <w:rsid w:val="00220935"/>
    <w:rsid w:val="00220BDA"/>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300FE"/>
    <w:rsid w:val="0023019F"/>
    <w:rsid w:val="00230D4B"/>
    <w:rsid w:val="002311A7"/>
    <w:rsid w:val="002312AD"/>
    <w:rsid w:val="0023157C"/>
    <w:rsid w:val="00231833"/>
    <w:rsid w:val="0023191C"/>
    <w:rsid w:val="00231AA0"/>
    <w:rsid w:val="00231C40"/>
    <w:rsid w:val="0023209B"/>
    <w:rsid w:val="00232280"/>
    <w:rsid w:val="00232578"/>
    <w:rsid w:val="00232757"/>
    <w:rsid w:val="002328F1"/>
    <w:rsid w:val="00232EF2"/>
    <w:rsid w:val="00232F3A"/>
    <w:rsid w:val="002334B2"/>
    <w:rsid w:val="00233991"/>
    <w:rsid w:val="00233CDF"/>
    <w:rsid w:val="00234140"/>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FAB"/>
    <w:rsid w:val="002420FC"/>
    <w:rsid w:val="00242133"/>
    <w:rsid w:val="00242397"/>
    <w:rsid w:val="002427D1"/>
    <w:rsid w:val="00242CB8"/>
    <w:rsid w:val="00242DE1"/>
    <w:rsid w:val="00242EA5"/>
    <w:rsid w:val="00243258"/>
    <w:rsid w:val="00243437"/>
    <w:rsid w:val="00243539"/>
    <w:rsid w:val="002435C2"/>
    <w:rsid w:val="0024382E"/>
    <w:rsid w:val="00243867"/>
    <w:rsid w:val="0024386B"/>
    <w:rsid w:val="00243E2C"/>
    <w:rsid w:val="00243F0E"/>
    <w:rsid w:val="00243F26"/>
    <w:rsid w:val="00245477"/>
    <w:rsid w:val="00245ACA"/>
    <w:rsid w:val="00245BBC"/>
    <w:rsid w:val="00246401"/>
    <w:rsid w:val="00246482"/>
    <w:rsid w:val="00246E30"/>
    <w:rsid w:val="00246E43"/>
    <w:rsid w:val="002470EF"/>
    <w:rsid w:val="002471D2"/>
    <w:rsid w:val="002474CF"/>
    <w:rsid w:val="00247AD9"/>
    <w:rsid w:val="00250397"/>
    <w:rsid w:val="00250B78"/>
    <w:rsid w:val="00250CFA"/>
    <w:rsid w:val="00250F09"/>
    <w:rsid w:val="002516B6"/>
    <w:rsid w:val="00251C70"/>
    <w:rsid w:val="00252006"/>
    <w:rsid w:val="002522EB"/>
    <w:rsid w:val="00252363"/>
    <w:rsid w:val="00252638"/>
    <w:rsid w:val="00252D37"/>
    <w:rsid w:val="00253300"/>
    <w:rsid w:val="00253904"/>
    <w:rsid w:val="00253969"/>
    <w:rsid w:val="00253E9E"/>
    <w:rsid w:val="00253F15"/>
    <w:rsid w:val="00253F86"/>
    <w:rsid w:val="0025435D"/>
    <w:rsid w:val="00254507"/>
    <w:rsid w:val="002548A4"/>
    <w:rsid w:val="002549AB"/>
    <w:rsid w:val="00254F92"/>
    <w:rsid w:val="00254FFC"/>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605"/>
    <w:rsid w:val="00260F17"/>
    <w:rsid w:val="002610B2"/>
    <w:rsid w:val="00261102"/>
    <w:rsid w:val="00261324"/>
    <w:rsid w:val="002613A5"/>
    <w:rsid w:val="0026186C"/>
    <w:rsid w:val="0026198B"/>
    <w:rsid w:val="00261BF5"/>
    <w:rsid w:val="00262481"/>
    <w:rsid w:val="002625B9"/>
    <w:rsid w:val="00262802"/>
    <w:rsid w:val="00262BA4"/>
    <w:rsid w:val="00262D65"/>
    <w:rsid w:val="00262E80"/>
    <w:rsid w:val="002634BA"/>
    <w:rsid w:val="0026352F"/>
    <w:rsid w:val="0026361E"/>
    <w:rsid w:val="002636DD"/>
    <w:rsid w:val="002638B2"/>
    <w:rsid w:val="00263978"/>
    <w:rsid w:val="00264241"/>
    <w:rsid w:val="0026428D"/>
    <w:rsid w:val="002642A2"/>
    <w:rsid w:val="00264684"/>
    <w:rsid w:val="002647C6"/>
    <w:rsid w:val="002649E4"/>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7F0"/>
    <w:rsid w:val="002728C7"/>
    <w:rsid w:val="00272C0E"/>
    <w:rsid w:val="00272C50"/>
    <w:rsid w:val="00273084"/>
    <w:rsid w:val="002735DD"/>
    <w:rsid w:val="00273607"/>
    <w:rsid w:val="00273825"/>
    <w:rsid w:val="00273B0F"/>
    <w:rsid w:val="0027441F"/>
    <w:rsid w:val="002749E3"/>
    <w:rsid w:val="00274A0C"/>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8C0"/>
    <w:rsid w:val="00282BE1"/>
    <w:rsid w:val="00282D20"/>
    <w:rsid w:val="00282D78"/>
    <w:rsid w:val="0028308E"/>
    <w:rsid w:val="00283751"/>
    <w:rsid w:val="0028385A"/>
    <w:rsid w:val="002839A7"/>
    <w:rsid w:val="002843EF"/>
    <w:rsid w:val="002846F9"/>
    <w:rsid w:val="0028496C"/>
    <w:rsid w:val="00284B7B"/>
    <w:rsid w:val="00284F77"/>
    <w:rsid w:val="002855F2"/>
    <w:rsid w:val="002860AC"/>
    <w:rsid w:val="0028618A"/>
    <w:rsid w:val="002861FC"/>
    <w:rsid w:val="0028627C"/>
    <w:rsid w:val="002864A2"/>
    <w:rsid w:val="0028674B"/>
    <w:rsid w:val="00286970"/>
    <w:rsid w:val="002869EF"/>
    <w:rsid w:val="00286A23"/>
    <w:rsid w:val="00286AF0"/>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B6F"/>
    <w:rsid w:val="00292189"/>
    <w:rsid w:val="00292C15"/>
    <w:rsid w:val="00292E96"/>
    <w:rsid w:val="0029317D"/>
    <w:rsid w:val="002932CB"/>
    <w:rsid w:val="002933B6"/>
    <w:rsid w:val="00293672"/>
    <w:rsid w:val="00293B00"/>
    <w:rsid w:val="00293B1E"/>
    <w:rsid w:val="00293D04"/>
    <w:rsid w:val="00293D80"/>
    <w:rsid w:val="0029405B"/>
    <w:rsid w:val="00294542"/>
    <w:rsid w:val="00294D0C"/>
    <w:rsid w:val="0029500C"/>
    <w:rsid w:val="00295379"/>
    <w:rsid w:val="00295ABF"/>
    <w:rsid w:val="00295B45"/>
    <w:rsid w:val="00295BEB"/>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EEA"/>
    <w:rsid w:val="002B162D"/>
    <w:rsid w:val="002B193E"/>
    <w:rsid w:val="002B1B15"/>
    <w:rsid w:val="002B1B95"/>
    <w:rsid w:val="002B1C34"/>
    <w:rsid w:val="002B2A3A"/>
    <w:rsid w:val="002B2CEA"/>
    <w:rsid w:val="002B30B6"/>
    <w:rsid w:val="002B379F"/>
    <w:rsid w:val="002B4234"/>
    <w:rsid w:val="002B4CA6"/>
    <w:rsid w:val="002B4D5E"/>
    <w:rsid w:val="002B4E03"/>
    <w:rsid w:val="002B4E2E"/>
    <w:rsid w:val="002B55AE"/>
    <w:rsid w:val="002B5BFE"/>
    <w:rsid w:val="002B635F"/>
    <w:rsid w:val="002B6386"/>
    <w:rsid w:val="002B64D0"/>
    <w:rsid w:val="002B6585"/>
    <w:rsid w:val="002B65BD"/>
    <w:rsid w:val="002B67D5"/>
    <w:rsid w:val="002B6B4A"/>
    <w:rsid w:val="002B6D8B"/>
    <w:rsid w:val="002B7332"/>
    <w:rsid w:val="002B74C8"/>
    <w:rsid w:val="002B74D1"/>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E76"/>
    <w:rsid w:val="002D6EC5"/>
    <w:rsid w:val="002D6FEF"/>
    <w:rsid w:val="002D7092"/>
    <w:rsid w:val="002D70DB"/>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CC"/>
    <w:rsid w:val="00306606"/>
    <w:rsid w:val="00306A71"/>
    <w:rsid w:val="003070A2"/>
    <w:rsid w:val="003071DE"/>
    <w:rsid w:val="003072A5"/>
    <w:rsid w:val="003077B4"/>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B67"/>
    <w:rsid w:val="00313F4F"/>
    <w:rsid w:val="00314035"/>
    <w:rsid w:val="00314189"/>
    <w:rsid w:val="0031476E"/>
    <w:rsid w:val="00314864"/>
    <w:rsid w:val="00315382"/>
    <w:rsid w:val="003157DE"/>
    <w:rsid w:val="0031594F"/>
    <w:rsid w:val="00315A2A"/>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716A"/>
    <w:rsid w:val="003274AE"/>
    <w:rsid w:val="00327AE6"/>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5AB"/>
    <w:rsid w:val="00332B18"/>
    <w:rsid w:val="00332E41"/>
    <w:rsid w:val="0033358D"/>
    <w:rsid w:val="003336C2"/>
    <w:rsid w:val="003337EF"/>
    <w:rsid w:val="00333B61"/>
    <w:rsid w:val="003340EB"/>
    <w:rsid w:val="0033445F"/>
    <w:rsid w:val="00335378"/>
    <w:rsid w:val="0033571D"/>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7D2"/>
    <w:rsid w:val="003468EF"/>
    <w:rsid w:val="003468F7"/>
    <w:rsid w:val="003469DA"/>
    <w:rsid w:val="00346C48"/>
    <w:rsid w:val="00346CDF"/>
    <w:rsid w:val="0034701A"/>
    <w:rsid w:val="00347538"/>
    <w:rsid w:val="003476D4"/>
    <w:rsid w:val="00347911"/>
    <w:rsid w:val="003479B9"/>
    <w:rsid w:val="00347A0B"/>
    <w:rsid w:val="00347EC9"/>
    <w:rsid w:val="00347F77"/>
    <w:rsid w:val="00350812"/>
    <w:rsid w:val="00350B1A"/>
    <w:rsid w:val="00350F15"/>
    <w:rsid w:val="00351241"/>
    <w:rsid w:val="0035136B"/>
    <w:rsid w:val="0035161E"/>
    <w:rsid w:val="003516CC"/>
    <w:rsid w:val="00351AED"/>
    <w:rsid w:val="00351BAB"/>
    <w:rsid w:val="00351EAE"/>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5348"/>
    <w:rsid w:val="00355408"/>
    <w:rsid w:val="003554D7"/>
    <w:rsid w:val="003558BF"/>
    <w:rsid w:val="00355954"/>
    <w:rsid w:val="00355DC2"/>
    <w:rsid w:val="00355F3D"/>
    <w:rsid w:val="00355F6B"/>
    <w:rsid w:val="00356193"/>
    <w:rsid w:val="003561C5"/>
    <w:rsid w:val="0035642B"/>
    <w:rsid w:val="00356B24"/>
    <w:rsid w:val="00356D0D"/>
    <w:rsid w:val="003571CC"/>
    <w:rsid w:val="003572D4"/>
    <w:rsid w:val="0035756A"/>
    <w:rsid w:val="00357A54"/>
    <w:rsid w:val="00357BFB"/>
    <w:rsid w:val="00357CA2"/>
    <w:rsid w:val="00357D54"/>
    <w:rsid w:val="00360030"/>
    <w:rsid w:val="00360096"/>
    <w:rsid w:val="0036018B"/>
    <w:rsid w:val="00360835"/>
    <w:rsid w:val="00360D61"/>
    <w:rsid w:val="00361037"/>
    <w:rsid w:val="003612C8"/>
    <w:rsid w:val="00361567"/>
    <w:rsid w:val="003616B8"/>
    <w:rsid w:val="00361735"/>
    <w:rsid w:val="003617EE"/>
    <w:rsid w:val="003618B1"/>
    <w:rsid w:val="00361ADF"/>
    <w:rsid w:val="00362166"/>
    <w:rsid w:val="003621C0"/>
    <w:rsid w:val="003626AF"/>
    <w:rsid w:val="00362AF7"/>
    <w:rsid w:val="003634FD"/>
    <w:rsid w:val="003636F8"/>
    <w:rsid w:val="00363A30"/>
    <w:rsid w:val="00364026"/>
    <w:rsid w:val="00364182"/>
    <w:rsid w:val="003645DE"/>
    <w:rsid w:val="00364695"/>
    <w:rsid w:val="00364A16"/>
    <w:rsid w:val="00364A7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E37"/>
    <w:rsid w:val="003704A8"/>
    <w:rsid w:val="003707B7"/>
    <w:rsid w:val="0037083B"/>
    <w:rsid w:val="0037097A"/>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78B"/>
    <w:rsid w:val="003747E8"/>
    <w:rsid w:val="00374C97"/>
    <w:rsid w:val="00374FF5"/>
    <w:rsid w:val="003756E6"/>
    <w:rsid w:val="00375EDE"/>
    <w:rsid w:val="003762D2"/>
    <w:rsid w:val="00376363"/>
    <w:rsid w:val="003767C4"/>
    <w:rsid w:val="003777A8"/>
    <w:rsid w:val="00377BE9"/>
    <w:rsid w:val="00377DF8"/>
    <w:rsid w:val="00380362"/>
    <w:rsid w:val="00380552"/>
    <w:rsid w:val="00380895"/>
    <w:rsid w:val="0038098D"/>
    <w:rsid w:val="00380F29"/>
    <w:rsid w:val="003819B2"/>
    <w:rsid w:val="00381CD7"/>
    <w:rsid w:val="0038219D"/>
    <w:rsid w:val="00382652"/>
    <w:rsid w:val="0038288E"/>
    <w:rsid w:val="00382C53"/>
    <w:rsid w:val="00382D8C"/>
    <w:rsid w:val="00382EAD"/>
    <w:rsid w:val="003830E3"/>
    <w:rsid w:val="003832E9"/>
    <w:rsid w:val="00383BB0"/>
    <w:rsid w:val="00383BC6"/>
    <w:rsid w:val="00383C3E"/>
    <w:rsid w:val="00383F59"/>
    <w:rsid w:val="00383FA2"/>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32C"/>
    <w:rsid w:val="00390406"/>
    <w:rsid w:val="00390580"/>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527E"/>
    <w:rsid w:val="003954BF"/>
    <w:rsid w:val="003957DD"/>
    <w:rsid w:val="00395840"/>
    <w:rsid w:val="00395DAC"/>
    <w:rsid w:val="00396095"/>
    <w:rsid w:val="00396B57"/>
    <w:rsid w:val="00396E73"/>
    <w:rsid w:val="003970BE"/>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32D"/>
    <w:rsid w:val="003A3466"/>
    <w:rsid w:val="003A348F"/>
    <w:rsid w:val="003A3AD7"/>
    <w:rsid w:val="003A3ADB"/>
    <w:rsid w:val="003A4070"/>
    <w:rsid w:val="003A42AE"/>
    <w:rsid w:val="003A4792"/>
    <w:rsid w:val="003A486F"/>
    <w:rsid w:val="003A4A31"/>
    <w:rsid w:val="003A4C8E"/>
    <w:rsid w:val="003A4C90"/>
    <w:rsid w:val="003A5ABA"/>
    <w:rsid w:val="003A5B9E"/>
    <w:rsid w:val="003A5C7F"/>
    <w:rsid w:val="003A5FBA"/>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205D"/>
    <w:rsid w:val="003B20D8"/>
    <w:rsid w:val="003B27D6"/>
    <w:rsid w:val="003B2BF3"/>
    <w:rsid w:val="003B2C97"/>
    <w:rsid w:val="003B31C8"/>
    <w:rsid w:val="003B32E4"/>
    <w:rsid w:val="003B33CF"/>
    <w:rsid w:val="003B3A5B"/>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B39"/>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ED8"/>
    <w:rsid w:val="003C72FE"/>
    <w:rsid w:val="003C7562"/>
    <w:rsid w:val="003C773B"/>
    <w:rsid w:val="003C789E"/>
    <w:rsid w:val="003C7D4C"/>
    <w:rsid w:val="003C7F3B"/>
    <w:rsid w:val="003D082E"/>
    <w:rsid w:val="003D08A1"/>
    <w:rsid w:val="003D09A3"/>
    <w:rsid w:val="003D0AD0"/>
    <w:rsid w:val="003D0C06"/>
    <w:rsid w:val="003D11B5"/>
    <w:rsid w:val="003D1451"/>
    <w:rsid w:val="003D1765"/>
    <w:rsid w:val="003D19DE"/>
    <w:rsid w:val="003D1C0E"/>
    <w:rsid w:val="003D1D91"/>
    <w:rsid w:val="003D22DA"/>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D97"/>
    <w:rsid w:val="003E01EE"/>
    <w:rsid w:val="003E0AC0"/>
    <w:rsid w:val="003E0D7D"/>
    <w:rsid w:val="003E0DE5"/>
    <w:rsid w:val="003E1376"/>
    <w:rsid w:val="003E18C4"/>
    <w:rsid w:val="003E1D4E"/>
    <w:rsid w:val="003E1DC4"/>
    <w:rsid w:val="003E2D29"/>
    <w:rsid w:val="003E2D7A"/>
    <w:rsid w:val="003E2DA5"/>
    <w:rsid w:val="003E31DC"/>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11C1"/>
    <w:rsid w:val="003F1269"/>
    <w:rsid w:val="003F1BC2"/>
    <w:rsid w:val="003F1CDF"/>
    <w:rsid w:val="003F1F94"/>
    <w:rsid w:val="003F208E"/>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7AA"/>
    <w:rsid w:val="003F4955"/>
    <w:rsid w:val="003F49C9"/>
    <w:rsid w:val="003F4D95"/>
    <w:rsid w:val="003F5092"/>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EB3"/>
    <w:rsid w:val="00401156"/>
    <w:rsid w:val="00401291"/>
    <w:rsid w:val="004014BF"/>
    <w:rsid w:val="004016FF"/>
    <w:rsid w:val="004017CE"/>
    <w:rsid w:val="00401A67"/>
    <w:rsid w:val="00401C90"/>
    <w:rsid w:val="00402036"/>
    <w:rsid w:val="004024B7"/>
    <w:rsid w:val="004025B0"/>
    <w:rsid w:val="0040302D"/>
    <w:rsid w:val="00403204"/>
    <w:rsid w:val="0040331D"/>
    <w:rsid w:val="00403B60"/>
    <w:rsid w:val="00403C1E"/>
    <w:rsid w:val="00403E87"/>
    <w:rsid w:val="00404050"/>
    <w:rsid w:val="00404099"/>
    <w:rsid w:val="004040DB"/>
    <w:rsid w:val="0040448E"/>
    <w:rsid w:val="00404D24"/>
    <w:rsid w:val="004050A6"/>
    <w:rsid w:val="00405209"/>
    <w:rsid w:val="00405363"/>
    <w:rsid w:val="00405480"/>
    <w:rsid w:val="004056C2"/>
    <w:rsid w:val="00405766"/>
    <w:rsid w:val="004058B0"/>
    <w:rsid w:val="00405F36"/>
    <w:rsid w:val="00406532"/>
    <w:rsid w:val="00406C88"/>
    <w:rsid w:val="00406F7E"/>
    <w:rsid w:val="00406FE3"/>
    <w:rsid w:val="00407129"/>
    <w:rsid w:val="00407458"/>
    <w:rsid w:val="00407660"/>
    <w:rsid w:val="00407A22"/>
    <w:rsid w:val="00407A84"/>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AC"/>
    <w:rsid w:val="00415ACB"/>
    <w:rsid w:val="00415D53"/>
    <w:rsid w:val="00415E82"/>
    <w:rsid w:val="00415E8E"/>
    <w:rsid w:val="00416139"/>
    <w:rsid w:val="00416721"/>
    <w:rsid w:val="0041690C"/>
    <w:rsid w:val="00416C47"/>
    <w:rsid w:val="00416FCB"/>
    <w:rsid w:val="00417248"/>
    <w:rsid w:val="00417485"/>
    <w:rsid w:val="00417500"/>
    <w:rsid w:val="00417594"/>
    <w:rsid w:val="004177F6"/>
    <w:rsid w:val="00417A68"/>
    <w:rsid w:val="00417D30"/>
    <w:rsid w:val="004200FF"/>
    <w:rsid w:val="004207FE"/>
    <w:rsid w:val="00420E6D"/>
    <w:rsid w:val="00421321"/>
    <w:rsid w:val="00421D23"/>
    <w:rsid w:val="00421F5C"/>
    <w:rsid w:val="00421FDC"/>
    <w:rsid w:val="00422158"/>
    <w:rsid w:val="004221F6"/>
    <w:rsid w:val="00423275"/>
    <w:rsid w:val="004234F6"/>
    <w:rsid w:val="004239E7"/>
    <w:rsid w:val="004239EC"/>
    <w:rsid w:val="00423CC7"/>
    <w:rsid w:val="0042400F"/>
    <w:rsid w:val="0042401B"/>
    <w:rsid w:val="0042409F"/>
    <w:rsid w:val="004244CB"/>
    <w:rsid w:val="00424564"/>
    <w:rsid w:val="0042468B"/>
    <w:rsid w:val="00424A2A"/>
    <w:rsid w:val="00424C7F"/>
    <w:rsid w:val="00424F24"/>
    <w:rsid w:val="00424FB8"/>
    <w:rsid w:val="004250A5"/>
    <w:rsid w:val="00425162"/>
    <w:rsid w:val="00425734"/>
    <w:rsid w:val="0042597D"/>
    <w:rsid w:val="00425A6F"/>
    <w:rsid w:val="004262DB"/>
    <w:rsid w:val="004264BA"/>
    <w:rsid w:val="00426AEC"/>
    <w:rsid w:val="004274D5"/>
    <w:rsid w:val="00427524"/>
    <w:rsid w:val="004275A0"/>
    <w:rsid w:val="00427925"/>
    <w:rsid w:val="004279FC"/>
    <w:rsid w:val="00427AD2"/>
    <w:rsid w:val="00427AD4"/>
    <w:rsid w:val="00427B84"/>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10D8"/>
    <w:rsid w:val="00441447"/>
    <w:rsid w:val="0044190F"/>
    <w:rsid w:val="004420AB"/>
    <w:rsid w:val="004422CE"/>
    <w:rsid w:val="00442866"/>
    <w:rsid w:val="00442896"/>
    <w:rsid w:val="00442AA2"/>
    <w:rsid w:val="00442C34"/>
    <w:rsid w:val="00442E8F"/>
    <w:rsid w:val="00443201"/>
    <w:rsid w:val="00443694"/>
    <w:rsid w:val="0044413F"/>
    <w:rsid w:val="0044421B"/>
    <w:rsid w:val="00444402"/>
    <w:rsid w:val="00445205"/>
    <w:rsid w:val="00445269"/>
    <w:rsid w:val="004455DA"/>
    <w:rsid w:val="0044591E"/>
    <w:rsid w:val="00445D8C"/>
    <w:rsid w:val="0044636F"/>
    <w:rsid w:val="0044649B"/>
    <w:rsid w:val="004468D2"/>
    <w:rsid w:val="00446ABF"/>
    <w:rsid w:val="00447484"/>
    <w:rsid w:val="0044783A"/>
    <w:rsid w:val="00447A0F"/>
    <w:rsid w:val="00447C71"/>
    <w:rsid w:val="00447ED9"/>
    <w:rsid w:val="00450085"/>
    <w:rsid w:val="0045040F"/>
    <w:rsid w:val="00450430"/>
    <w:rsid w:val="00450971"/>
    <w:rsid w:val="004513F0"/>
    <w:rsid w:val="00451B11"/>
    <w:rsid w:val="00451F6A"/>
    <w:rsid w:val="00451F7F"/>
    <w:rsid w:val="00452076"/>
    <w:rsid w:val="0045231A"/>
    <w:rsid w:val="00452635"/>
    <w:rsid w:val="004529EF"/>
    <w:rsid w:val="00452B71"/>
    <w:rsid w:val="00453517"/>
    <w:rsid w:val="00453A1E"/>
    <w:rsid w:val="00453D36"/>
    <w:rsid w:val="00453D4F"/>
    <w:rsid w:val="00454269"/>
    <w:rsid w:val="0045446D"/>
    <w:rsid w:val="004544FB"/>
    <w:rsid w:val="0045462A"/>
    <w:rsid w:val="00454AFD"/>
    <w:rsid w:val="00454FB8"/>
    <w:rsid w:val="004550CE"/>
    <w:rsid w:val="00455B11"/>
    <w:rsid w:val="00455BBA"/>
    <w:rsid w:val="00455C1B"/>
    <w:rsid w:val="00455E3D"/>
    <w:rsid w:val="004560C4"/>
    <w:rsid w:val="00456728"/>
    <w:rsid w:val="00456799"/>
    <w:rsid w:val="0045698D"/>
    <w:rsid w:val="00456B17"/>
    <w:rsid w:val="00456D3E"/>
    <w:rsid w:val="00456D6F"/>
    <w:rsid w:val="00456F92"/>
    <w:rsid w:val="00457654"/>
    <w:rsid w:val="0046024A"/>
    <w:rsid w:val="004603C4"/>
    <w:rsid w:val="0046044D"/>
    <w:rsid w:val="004609BD"/>
    <w:rsid w:val="00460B37"/>
    <w:rsid w:val="00460D4C"/>
    <w:rsid w:val="00461161"/>
    <w:rsid w:val="00461401"/>
    <w:rsid w:val="004618D6"/>
    <w:rsid w:val="00461A5C"/>
    <w:rsid w:val="004620E1"/>
    <w:rsid w:val="004626D6"/>
    <w:rsid w:val="00462889"/>
    <w:rsid w:val="00462A65"/>
    <w:rsid w:val="00462C16"/>
    <w:rsid w:val="00462C61"/>
    <w:rsid w:val="00462F96"/>
    <w:rsid w:val="00463B4C"/>
    <w:rsid w:val="00463B93"/>
    <w:rsid w:val="00463F81"/>
    <w:rsid w:val="004647DF"/>
    <w:rsid w:val="00464820"/>
    <w:rsid w:val="00464B98"/>
    <w:rsid w:val="004653B4"/>
    <w:rsid w:val="0046574C"/>
    <w:rsid w:val="00465A98"/>
    <w:rsid w:val="00465B59"/>
    <w:rsid w:val="00465DBC"/>
    <w:rsid w:val="004660B5"/>
    <w:rsid w:val="004669E0"/>
    <w:rsid w:val="00466D8C"/>
    <w:rsid w:val="00467655"/>
    <w:rsid w:val="00467677"/>
    <w:rsid w:val="00467B64"/>
    <w:rsid w:val="00467B9E"/>
    <w:rsid w:val="00467D49"/>
    <w:rsid w:val="004704BC"/>
    <w:rsid w:val="004704CC"/>
    <w:rsid w:val="0047051E"/>
    <w:rsid w:val="00470550"/>
    <w:rsid w:val="00470A3E"/>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40F9"/>
    <w:rsid w:val="00474134"/>
    <w:rsid w:val="004741BB"/>
    <w:rsid w:val="0047456F"/>
    <w:rsid w:val="00474887"/>
    <w:rsid w:val="00474ABC"/>
    <w:rsid w:val="00474AFE"/>
    <w:rsid w:val="00474CFC"/>
    <w:rsid w:val="00474E58"/>
    <w:rsid w:val="004751BE"/>
    <w:rsid w:val="00475375"/>
    <w:rsid w:val="0047556C"/>
    <w:rsid w:val="00475C14"/>
    <w:rsid w:val="00475DCC"/>
    <w:rsid w:val="00475F55"/>
    <w:rsid w:val="00476027"/>
    <w:rsid w:val="004761FA"/>
    <w:rsid w:val="0047636B"/>
    <w:rsid w:val="00476885"/>
    <w:rsid w:val="00476B94"/>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E35"/>
    <w:rsid w:val="00482E37"/>
    <w:rsid w:val="0048338A"/>
    <w:rsid w:val="00483718"/>
    <w:rsid w:val="00483AE1"/>
    <w:rsid w:val="00483EA3"/>
    <w:rsid w:val="004840A8"/>
    <w:rsid w:val="00484139"/>
    <w:rsid w:val="004841CC"/>
    <w:rsid w:val="00484487"/>
    <w:rsid w:val="00484AB0"/>
    <w:rsid w:val="00484C9D"/>
    <w:rsid w:val="00484D62"/>
    <w:rsid w:val="00485689"/>
    <w:rsid w:val="004857A4"/>
    <w:rsid w:val="0048591A"/>
    <w:rsid w:val="0048601D"/>
    <w:rsid w:val="004864FB"/>
    <w:rsid w:val="0048671B"/>
    <w:rsid w:val="0048698D"/>
    <w:rsid w:val="00486C84"/>
    <w:rsid w:val="00486C8F"/>
    <w:rsid w:val="00486ECE"/>
    <w:rsid w:val="0048701C"/>
    <w:rsid w:val="00487123"/>
    <w:rsid w:val="004905A0"/>
    <w:rsid w:val="00490BB9"/>
    <w:rsid w:val="00490E47"/>
    <w:rsid w:val="0049134B"/>
    <w:rsid w:val="0049163E"/>
    <w:rsid w:val="00491957"/>
    <w:rsid w:val="004919BF"/>
    <w:rsid w:val="00491F48"/>
    <w:rsid w:val="004920F8"/>
    <w:rsid w:val="00492256"/>
    <w:rsid w:val="0049272E"/>
    <w:rsid w:val="00492981"/>
    <w:rsid w:val="00492B2F"/>
    <w:rsid w:val="00492CE7"/>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21C"/>
    <w:rsid w:val="004965FF"/>
    <w:rsid w:val="004966F2"/>
    <w:rsid w:val="00496774"/>
    <w:rsid w:val="0049695E"/>
    <w:rsid w:val="00496B81"/>
    <w:rsid w:val="00496B97"/>
    <w:rsid w:val="004971AC"/>
    <w:rsid w:val="0049727A"/>
    <w:rsid w:val="00497B15"/>
    <w:rsid w:val="00497CF6"/>
    <w:rsid w:val="004A0258"/>
    <w:rsid w:val="004A027C"/>
    <w:rsid w:val="004A06A3"/>
    <w:rsid w:val="004A0B78"/>
    <w:rsid w:val="004A0C29"/>
    <w:rsid w:val="004A0CBA"/>
    <w:rsid w:val="004A0D82"/>
    <w:rsid w:val="004A1027"/>
    <w:rsid w:val="004A10EE"/>
    <w:rsid w:val="004A153F"/>
    <w:rsid w:val="004A1595"/>
    <w:rsid w:val="004A17B2"/>
    <w:rsid w:val="004A191B"/>
    <w:rsid w:val="004A2757"/>
    <w:rsid w:val="004A2BED"/>
    <w:rsid w:val="004A2DCB"/>
    <w:rsid w:val="004A2EFB"/>
    <w:rsid w:val="004A2F2D"/>
    <w:rsid w:val="004A3470"/>
    <w:rsid w:val="004A35D0"/>
    <w:rsid w:val="004A35EC"/>
    <w:rsid w:val="004A3BCC"/>
    <w:rsid w:val="004A4278"/>
    <w:rsid w:val="004A48B1"/>
    <w:rsid w:val="004A5647"/>
    <w:rsid w:val="004A57A5"/>
    <w:rsid w:val="004A5BC4"/>
    <w:rsid w:val="004A5D68"/>
    <w:rsid w:val="004A66D2"/>
    <w:rsid w:val="004A678F"/>
    <w:rsid w:val="004A6863"/>
    <w:rsid w:val="004A6E13"/>
    <w:rsid w:val="004A6F44"/>
    <w:rsid w:val="004A749B"/>
    <w:rsid w:val="004A7B12"/>
    <w:rsid w:val="004A7C42"/>
    <w:rsid w:val="004A7C82"/>
    <w:rsid w:val="004B003E"/>
    <w:rsid w:val="004B0603"/>
    <w:rsid w:val="004B0685"/>
    <w:rsid w:val="004B08DD"/>
    <w:rsid w:val="004B0FDD"/>
    <w:rsid w:val="004B1661"/>
    <w:rsid w:val="004B1706"/>
    <w:rsid w:val="004B1AED"/>
    <w:rsid w:val="004B1CA0"/>
    <w:rsid w:val="004B1CCB"/>
    <w:rsid w:val="004B231D"/>
    <w:rsid w:val="004B2564"/>
    <w:rsid w:val="004B28F6"/>
    <w:rsid w:val="004B2A38"/>
    <w:rsid w:val="004B2C3F"/>
    <w:rsid w:val="004B2DCD"/>
    <w:rsid w:val="004B3814"/>
    <w:rsid w:val="004B3A9E"/>
    <w:rsid w:val="004B3C61"/>
    <w:rsid w:val="004B3CA1"/>
    <w:rsid w:val="004B3F01"/>
    <w:rsid w:val="004B48BA"/>
    <w:rsid w:val="004B4E5D"/>
    <w:rsid w:val="004B5829"/>
    <w:rsid w:val="004B5ADD"/>
    <w:rsid w:val="004B5EEF"/>
    <w:rsid w:val="004B606C"/>
    <w:rsid w:val="004B60A2"/>
    <w:rsid w:val="004B674C"/>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E5"/>
    <w:rsid w:val="004C6BE6"/>
    <w:rsid w:val="004C6C53"/>
    <w:rsid w:val="004C6CCB"/>
    <w:rsid w:val="004C6CEF"/>
    <w:rsid w:val="004C6FB4"/>
    <w:rsid w:val="004C70B2"/>
    <w:rsid w:val="004C71C4"/>
    <w:rsid w:val="004C74CB"/>
    <w:rsid w:val="004C74DB"/>
    <w:rsid w:val="004C7507"/>
    <w:rsid w:val="004C7A12"/>
    <w:rsid w:val="004C7D83"/>
    <w:rsid w:val="004D0335"/>
    <w:rsid w:val="004D0430"/>
    <w:rsid w:val="004D0719"/>
    <w:rsid w:val="004D0A2E"/>
    <w:rsid w:val="004D0C5E"/>
    <w:rsid w:val="004D0CCF"/>
    <w:rsid w:val="004D0F68"/>
    <w:rsid w:val="004D1012"/>
    <w:rsid w:val="004D138C"/>
    <w:rsid w:val="004D1651"/>
    <w:rsid w:val="004D1659"/>
    <w:rsid w:val="004D1DA0"/>
    <w:rsid w:val="004D229B"/>
    <w:rsid w:val="004D245B"/>
    <w:rsid w:val="004D24A4"/>
    <w:rsid w:val="004D2673"/>
    <w:rsid w:val="004D2A03"/>
    <w:rsid w:val="004D2DEE"/>
    <w:rsid w:val="004D2F63"/>
    <w:rsid w:val="004D3075"/>
    <w:rsid w:val="004D338D"/>
    <w:rsid w:val="004D3812"/>
    <w:rsid w:val="004D38A3"/>
    <w:rsid w:val="004D3DFB"/>
    <w:rsid w:val="004D3EBD"/>
    <w:rsid w:val="004D3F6B"/>
    <w:rsid w:val="004D4508"/>
    <w:rsid w:val="004D46EC"/>
    <w:rsid w:val="004D4D8A"/>
    <w:rsid w:val="004D5287"/>
    <w:rsid w:val="004D5A9A"/>
    <w:rsid w:val="004D5C6A"/>
    <w:rsid w:val="004D5DBA"/>
    <w:rsid w:val="004D5EE4"/>
    <w:rsid w:val="004D5F93"/>
    <w:rsid w:val="004D6577"/>
    <w:rsid w:val="004D6698"/>
    <w:rsid w:val="004D6CE7"/>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52ED"/>
    <w:rsid w:val="004E5A69"/>
    <w:rsid w:val="004E5E60"/>
    <w:rsid w:val="004E6111"/>
    <w:rsid w:val="004E6641"/>
    <w:rsid w:val="004E6727"/>
    <w:rsid w:val="004E689E"/>
    <w:rsid w:val="004E6C4D"/>
    <w:rsid w:val="004E6C62"/>
    <w:rsid w:val="004E6DEF"/>
    <w:rsid w:val="004E6F3A"/>
    <w:rsid w:val="004E7673"/>
    <w:rsid w:val="004E7958"/>
    <w:rsid w:val="004F01D0"/>
    <w:rsid w:val="004F035C"/>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5A7"/>
    <w:rsid w:val="004F374D"/>
    <w:rsid w:val="004F3B0B"/>
    <w:rsid w:val="004F3C6E"/>
    <w:rsid w:val="004F47B9"/>
    <w:rsid w:val="004F4848"/>
    <w:rsid w:val="004F505E"/>
    <w:rsid w:val="004F5210"/>
    <w:rsid w:val="004F53F7"/>
    <w:rsid w:val="004F5586"/>
    <w:rsid w:val="004F5607"/>
    <w:rsid w:val="004F5EF8"/>
    <w:rsid w:val="004F604C"/>
    <w:rsid w:val="004F613B"/>
    <w:rsid w:val="004F660F"/>
    <w:rsid w:val="004F67F2"/>
    <w:rsid w:val="004F72B9"/>
    <w:rsid w:val="004F7498"/>
    <w:rsid w:val="004F7616"/>
    <w:rsid w:val="004F78AC"/>
    <w:rsid w:val="004F7B76"/>
    <w:rsid w:val="004F7D2B"/>
    <w:rsid w:val="004F7E66"/>
    <w:rsid w:val="004F7E97"/>
    <w:rsid w:val="00500245"/>
    <w:rsid w:val="005008E5"/>
    <w:rsid w:val="00500A28"/>
    <w:rsid w:val="00500CCC"/>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301A"/>
    <w:rsid w:val="0050308F"/>
    <w:rsid w:val="005032DF"/>
    <w:rsid w:val="00503351"/>
    <w:rsid w:val="00503625"/>
    <w:rsid w:val="00503783"/>
    <w:rsid w:val="00503828"/>
    <w:rsid w:val="00503EB4"/>
    <w:rsid w:val="005040BE"/>
    <w:rsid w:val="0050420A"/>
    <w:rsid w:val="0050494A"/>
    <w:rsid w:val="00504B95"/>
    <w:rsid w:val="00504BE0"/>
    <w:rsid w:val="00504CC0"/>
    <w:rsid w:val="00504D1C"/>
    <w:rsid w:val="00504D4B"/>
    <w:rsid w:val="00505125"/>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FD"/>
    <w:rsid w:val="0051406D"/>
    <w:rsid w:val="00514731"/>
    <w:rsid w:val="00514A2F"/>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DBD"/>
    <w:rsid w:val="00520E62"/>
    <w:rsid w:val="005210BC"/>
    <w:rsid w:val="005210D8"/>
    <w:rsid w:val="005211D0"/>
    <w:rsid w:val="00521299"/>
    <w:rsid w:val="0052284D"/>
    <w:rsid w:val="00522AAC"/>
    <w:rsid w:val="00523371"/>
    <w:rsid w:val="00523F8A"/>
    <w:rsid w:val="00524153"/>
    <w:rsid w:val="00524204"/>
    <w:rsid w:val="005242D4"/>
    <w:rsid w:val="005245A1"/>
    <w:rsid w:val="0052542D"/>
    <w:rsid w:val="0052554B"/>
    <w:rsid w:val="00525951"/>
    <w:rsid w:val="005259E9"/>
    <w:rsid w:val="00525EB1"/>
    <w:rsid w:val="00526284"/>
    <w:rsid w:val="005264A3"/>
    <w:rsid w:val="005265AF"/>
    <w:rsid w:val="005267F1"/>
    <w:rsid w:val="00526C47"/>
    <w:rsid w:val="0052702D"/>
    <w:rsid w:val="005278A9"/>
    <w:rsid w:val="005279D6"/>
    <w:rsid w:val="00527C08"/>
    <w:rsid w:val="00527DF6"/>
    <w:rsid w:val="00527F8C"/>
    <w:rsid w:val="00530056"/>
    <w:rsid w:val="0053036D"/>
    <w:rsid w:val="00530397"/>
    <w:rsid w:val="00530576"/>
    <w:rsid w:val="00530689"/>
    <w:rsid w:val="005309BF"/>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334"/>
    <w:rsid w:val="00533641"/>
    <w:rsid w:val="005338C3"/>
    <w:rsid w:val="00533AB6"/>
    <w:rsid w:val="005344E6"/>
    <w:rsid w:val="0053452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7A7"/>
    <w:rsid w:val="00537E8C"/>
    <w:rsid w:val="005401B6"/>
    <w:rsid w:val="005402EC"/>
    <w:rsid w:val="00540823"/>
    <w:rsid w:val="005412E4"/>
    <w:rsid w:val="00541449"/>
    <w:rsid w:val="00541706"/>
    <w:rsid w:val="0054174E"/>
    <w:rsid w:val="0054177E"/>
    <w:rsid w:val="005417B5"/>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866"/>
    <w:rsid w:val="00546BEE"/>
    <w:rsid w:val="00546CF7"/>
    <w:rsid w:val="00546D89"/>
    <w:rsid w:val="00546DF9"/>
    <w:rsid w:val="00546E84"/>
    <w:rsid w:val="00546EBF"/>
    <w:rsid w:val="00547262"/>
    <w:rsid w:val="005475A7"/>
    <w:rsid w:val="00547840"/>
    <w:rsid w:val="00547A74"/>
    <w:rsid w:val="00550207"/>
    <w:rsid w:val="0055029B"/>
    <w:rsid w:val="00550752"/>
    <w:rsid w:val="005507D6"/>
    <w:rsid w:val="00550B6F"/>
    <w:rsid w:val="005510E3"/>
    <w:rsid w:val="00551204"/>
    <w:rsid w:val="00551A6F"/>
    <w:rsid w:val="00552487"/>
    <w:rsid w:val="00552F83"/>
    <w:rsid w:val="00553252"/>
    <w:rsid w:val="005532FF"/>
    <w:rsid w:val="005534F0"/>
    <w:rsid w:val="00553C1A"/>
    <w:rsid w:val="00553D19"/>
    <w:rsid w:val="00553F71"/>
    <w:rsid w:val="005543F1"/>
    <w:rsid w:val="0055441B"/>
    <w:rsid w:val="005548CB"/>
    <w:rsid w:val="00554B1C"/>
    <w:rsid w:val="00554E15"/>
    <w:rsid w:val="00554EB5"/>
    <w:rsid w:val="00555921"/>
    <w:rsid w:val="00555CD2"/>
    <w:rsid w:val="00555E89"/>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923"/>
    <w:rsid w:val="00563A08"/>
    <w:rsid w:val="00563C6F"/>
    <w:rsid w:val="00564325"/>
    <w:rsid w:val="00564918"/>
    <w:rsid w:val="00564B6C"/>
    <w:rsid w:val="00564E86"/>
    <w:rsid w:val="005658E2"/>
    <w:rsid w:val="005662DD"/>
    <w:rsid w:val="00566693"/>
    <w:rsid w:val="00566927"/>
    <w:rsid w:val="0056694F"/>
    <w:rsid w:val="00566AB0"/>
    <w:rsid w:val="00566B48"/>
    <w:rsid w:val="00566FFC"/>
    <w:rsid w:val="005674DE"/>
    <w:rsid w:val="00567594"/>
    <w:rsid w:val="00567707"/>
    <w:rsid w:val="005702EE"/>
    <w:rsid w:val="0057033E"/>
    <w:rsid w:val="005705AF"/>
    <w:rsid w:val="00570738"/>
    <w:rsid w:val="0057074D"/>
    <w:rsid w:val="005709DC"/>
    <w:rsid w:val="00570AF0"/>
    <w:rsid w:val="00570C5B"/>
    <w:rsid w:val="00570D73"/>
    <w:rsid w:val="00570EF8"/>
    <w:rsid w:val="00571633"/>
    <w:rsid w:val="0057167E"/>
    <w:rsid w:val="00571853"/>
    <w:rsid w:val="00571AD8"/>
    <w:rsid w:val="00571C4A"/>
    <w:rsid w:val="00571D77"/>
    <w:rsid w:val="00571E92"/>
    <w:rsid w:val="0057250B"/>
    <w:rsid w:val="00572803"/>
    <w:rsid w:val="005729DA"/>
    <w:rsid w:val="00572FF4"/>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688"/>
    <w:rsid w:val="005779A1"/>
    <w:rsid w:val="00577B21"/>
    <w:rsid w:val="00577B57"/>
    <w:rsid w:val="00580049"/>
    <w:rsid w:val="00580143"/>
    <w:rsid w:val="005803B5"/>
    <w:rsid w:val="00580DCF"/>
    <w:rsid w:val="005810E7"/>
    <w:rsid w:val="00581229"/>
    <w:rsid w:val="005816DE"/>
    <w:rsid w:val="005816ED"/>
    <w:rsid w:val="00581809"/>
    <w:rsid w:val="005819EE"/>
    <w:rsid w:val="00582177"/>
    <w:rsid w:val="005821A0"/>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E6"/>
    <w:rsid w:val="005850A0"/>
    <w:rsid w:val="005853F0"/>
    <w:rsid w:val="005856C3"/>
    <w:rsid w:val="005856CE"/>
    <w:rsid w:val="00585721"/>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427B"/>
    <w:rsid w:val="005A433E"/>
    <w:rsid w:val="005A50AD"/>
    <w:rsid w:val="005A563E"/>
    <w:rsid w:val="005A5738"/>
    <w:rsid w:val="005A5F9D"/>
    <w:rsid w:val="005A6148"/>
    <w:rsid w:val="005A6697"/>
    <w:rsid w:val="005A6A00"/>
    <w:rsid w:val="005A6B53"/>
    <w:rsid w:val="005A738B"/>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3186"/>
    <w:rsid w:val="005B35CF"/>
    <w:rsid w:val="005B37F2"/>
    <w:rsid w:val="005B3886"/>
    <w:rsid w:val="005B411B"/>
    <w:rsid w:val="005B4440"/>
    <w:rsid w:val="005B460E"/>
    <w:rsid w:val="005B48D4"/>
    <w:rsid w:val="005B4BE1"/>
    <w:rsid w:val="005B4CF9"/>
    <w:rsid w:val="005B50CA"/>
    <w:rsid w:val="005B5266"/>
    <w:rsid w:val="005B5797"/>
    <w:rsid w:val="005B582D"/>
    <w:rsid w:val="005B58AB"/>
    <w:rsid w:val="005B5B6C"/>
    <w:rsid w:val="005B5D72"/>
    <w:rsid w:val="005B606D"/>
    <w:rsid w:val="005B6697"/>
    <w:rsid w:val="005B66AA"/>
    <w:rsid w:val="005B6C34"/>
    <w:rsid w:val="005B6DDA"/>
    <w:rsid w:val="005B6F49"/>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215F"/>
    <w:rsid w:val="005C27A4"/>
    <w:rsid w:val="005C27D4"/>
    <w:rsid w:val="005C29F7"/>
    <w:rsid w:val="005C2A7E"/>
    <w:rsid w:val="005C2C99"/>
    <w:rsid w:val="005C30E6"/>
    <w:rsid w:val="005C330A"/>
    <w:rsid w:val="005C3DBF"/>
    <w:rsid w:val="005C40AA"/>
    <w:rsid w:val="005C40C9"/>
    <w:rsid w:val="005C4653"/>
    <w:rsid w:val="005C4A00"/>
    <w:rsid w:val="005C4ACE"/>
    <w:rsid w:val="005C4C97"/>
    <w:rsid w:val="005C55A6"/>
    <w:rsid w:val="005C5C65"/>
    <w:rsid w:val="005C6107"/>
    <w:rsid w:val="005C6121"/>
    <w:rsid w:val="005C61D2"/>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779"/>
    <w:rsid w:val="005D17D8"/>
    <w:rsid w:val="005D1895"/>
    <w:rsid w:val="005D1C49"/>
    <w:rsid w:val="005D1E78"/>
    <w:rsid w:val="005D2065"/>
    <w:rsid w:val="005D20A4"/>
    <w:rsid w:val="005D21CA"/>
    <w:rsid w:val="005D2701"/>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30D"/>
    <w:rsid w:val="005D58B3"/>
    <w:rsid w:val="005D5A32"/>
    <w:rsid w:val="005D5C63"/>
    <w:rsid w:val="005D5D2B"/>
    <w:rsid w:val="005D6142"/>
    <w:rsid w:val="005D660E"/>
    <w:rsid w:val="005D6917"/>
    <w:rsid w:val="005D6B9B"/>
    <w:rsid w:val="005D71B9"/>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C0D"/>
    <w:rsid w:val="005E4CE8"/>
    <w:rsid w:val="005E4ECC"/>
    <w:rsid w:val="005E509D"/>
    <w:rsid w:val="005E50C9"/>
    <w:rsid w:val="005E50FC"/>
    <w:rsid w:val="005E5106"/>
    <w:rsid w:val="005E51F4"/>
    <w:rsid w:val="005E559F"/>
    <w:rsid w:val="005E5AC5"/>
    <w:rsid w:val="005E6271"/>
    <w:rsid w:val="005E758B"/>
    <w:rsid w:val="005E7865"/>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D59"/>
    <w:rsid w:val="005F5D93"/>
    <w:rsid w:val="005F6205"/>
    <w:rsid w:val="005F63DE"/>
    <w:rsid w:val="005F64F7"/>
    <w:rsid w:val="005F6577"/>
    <w:rsid w:val="005F6992"/>
    <w:rsid w:val="005F6B22"/>
    <w:rsid w:val="005F6C30"/>
    <w:rsid w:val="005F6E40"/>
    <w:rsid w:val="005F71CB"/>
    <w:rsid w:val="005F77AA"/>
    <w:rsid w:val="005F7836"/>
    <w:rsid w:val="005F794B"/>
    <w:rsid w:val="0060008D"/>
    <w:rsid w:val="006001E3"/>
    <w:rsid w:val="00600262"/>
    <w:rsid w:val="00600D2E"/>
    <w:rsid w:val="00600D8D"/>
    <w:rsid w:val="00600F52"/>
    <w:rsid w:val="006014DA"/>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EDD"/>
    <w:rsid w:val="006051EC"/>
    <w:rsid w:val="00605392"/>
    <w:rsid w:val="006054CF"/>
    <w:rsid w:val="006055F4"/>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16C"/>
    <w:rsid w:val="006403D6"/>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A3"/>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42C"/>
    <w:rsid w:val="006516F8"/>
    <w:rsid w:val="0065192E"/>
    <w:rsid w:val="00651A85"/>
    <w:rsid w:val="00651C43"/>
    <w:rsid w:val="00652124"/>
    <w:rsid w:val="00652345"/>
    <w:rsid w:val="00652886"/>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477"/>
    <w:rsid w:val="006554FC"/>
    <w:rsid w:val="006558CE"/>
    <w:rsid w:val="00655C28"/>
    <w:rsid w:val="00655D96"/>
    <w:rsid w:val="00655F5A"/>
    <w:rsid w:val="00655F5B"/>
    <w:rsid w:val="00656471"/>
    <w:rsid w:val="006567C8"/>
    <w:rsid w:val="0065683D"/>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4B7"/>
    <w:rsid w:val="0066370A"/>
    <w:rsid w:val="0066370B"/>
    <w:rsid w:val="00663B62"/>
    <w:rsid w:val="00663C07"/>
    <w:rsid w:val="00663D2F"/>
    <w:rsid w:val="0066475C"/>
    <w:rsid w:val="00665453"/>
    <w:rsid w:val="006655BD"/>
    <w:rsid w:val="006659FF"/>
    <w:rsid w:val="00666271"/>
    <w:rsid w:val="00666747"/>
    <w:rsid w:val="00666C7B"/>
    <w:rsid w:val="00666D1A"/>
    <w:rsid w:val="00666F5C"/>
    <w:rsid w:val="00666F7B"/>
    <w:rsid w:val="00667158"/>
    <w:rsid w:val="00667586"/>
    <w:rsid w:val="00667670"/>
    <w:rsid w:val="006678C7"/>
    <w:rsid w:val="006700D8"/>
    <w:rsid w:val="00670667"/>
    <w:rsid w:val="006707B1"/>
    <w:rsid w:val="006709BA"/>
    <w:rsid w:val="006709F1"/>
    <w:rsid w:val="006711DE"/>
    <w:rsid w:val="00671728"/>
    <w:rsid w:val="006718C7"/>
    <w:rsid w:val="006719B7"/>
    <w:rsid w:val="00671B05"/>
    <w:rsid w:val="00671B6A"/>
    <w:rsid w:val="00671CD8"/>
    <w:rsid w:val="0067208B"/>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158"/>
    <w:rsid w:val="00676243"/>
    <w:rsid w:val="006763AE"/>
    <w:rsid w:val="00676457"/>
    <w:rsid w:val="00676802"/>
    <w:rsid w:val="00676953"/>
    <w:rsid w:val="006769D7"/>
    <w:rsid w:val="00676C88"/>
    <w:rsid w:val="00676DBD"/>
    <w:rsid w:val="00677974"/>
    <w:rsid w:val="00677F1C"/>
    <w:rsid w:val="00677FE5"/>
    <w:rsid w:val="0068031F"/>
    <w:rsid w:val="006803BA"/>
    <w:rsid w:val="006806EC"/>
    <w:rsid w:val="00680741"/>
    <w:rsid w:val="00680B8F"/>
    <w:rsid w:val="00681018"/>
    <w:rsid w:val="006813AC"/>
    <w:rsid w:val="00681C4B"/>
    <w:rsid w:val="00682663"/>
    <w:rsid w:val="00682746"/>
    <w:rsid w:val="00682BDD"/>
    <w:rsid w:val="00682D02"/>
    <w:rsid w:val="00682D31"/>
    <w:rsid w:val="00683061"/>
    <w:rsid w:val="00683332"/>
    <w:rsid w:val="00683379"/>
    <w:rsid w:val="006837BD"/>
    <w:rsid w:val="00683A7F"/>
    <w:rsid w:val="00683AE6"/>
    <w:rsid w:val="00683ED2"/>
    <w:rsid w:val="0068445E"/>
    <w:rsid w:val="00684586"/>
    <w:rsid w:val="00684690"/>
    <w:rsid w:val="00684E75"/>
    <w:rsid w:val="00685223"/>
    <w:rsid w:val="0068537C"/>
    <w:rsid w:val="0068565D"/>
    <w:rsid w:val="006859B5"/>
    <w:rsid w:val="00685A13"/>
    <w:rsid w:val="00685E1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D0E"/>
    <w:rsid w:val="00695277"/>
    <w:rsid w:val="00695346"/>
    <w:rsid w:val="0069543A"/>
    <w:rsid w:val="00695542"/>
    <w:rsid w:val="00695737"/>
    <w:rsid w:val="00695849"/>
    <w:rsid w:val="006959B9"/>
    <w:rsid w:val="0069623A"/>
    <w:rsid w:val="0069661F"/>
    <w:rsid w:val="006966EB"/>
    <w:rsid w:val="00696946"/>
    <w:rsid w:val="006970E0"/>
    <w:rsid w:val="00697340"/>
    <w:rsid w:val="006974E4"/>
    <w:rsid w:val="00697709"/>
    <w:rsid w:val="0069775E"/>
    <w:rsid w:val="00697888"/>
    <w:rsid w:val="00697E1E"/>
    <w:rsid w:val="006A0093"/>
    <w:rsid w:val="006A0356"/>
    <w:rsid w:val="006A0536"/>
    <w:rsid w:val="006A062C"/>
    <w:rsid w:val="006A08D4"/>
    <w:rsid w:val="006A0A4E"/>
    <w:rsid w:val="006A0A5F"/>
    <w:rsid w:val="006A172E"/>
    <w:rsid w:val="006A17F3"/>
    <w:rsid w:val="006A1DC9"/>
    <w:rsid w:val="006A1EDC"/>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B5D"/>
    <w:rsid w:val="006A4E65"/>
    <w:rsid w:val="006A4E68"/>
    <w:rsid w:val="006A4F1E"/>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B0056"/>
    <w:rsid w:val="006B0357"/>
    <w:rsid w:val="006B0509"/>
    <w:rsid w:val="006B06BA"/>
    <w:rsid w:val="006B0972"/>
    <w:rsid w:val="006B0AB5"/>
    <w:rsid w:val="006B118F"/>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77B"/>
    <w:rsid w:val="006B49C2"/>
    <w:rsid w:val="006B4BA6"/>
    <w:rsid w:val="006B4C5F"/>
    <w:rsid w:val="006B4D6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C7D"/>
    <w:rsid w:val="006B7C91"/>
    <w:rsid w:val="006B7F7D"/>
    <w:rsid w:val="006C0280"/>
    <w:rsid w:val="006C02C8"/>
    <w:rsid w:val="006C03B1"/>
    <w:rsid w:val="006C0639"/>
    <w:rsid w:val="006C06E5"/>
    <w:rsid w:val="006C0829"/>
    <w:rsid w:val="006C0B2C"/>
    <w:rsid w:val="006C0F60"/>
    <w:rsid w:val="006C11E9"/>
    <w:rsid w:val="006C11F2"/>
    <w:rsid w:val="006C1722"/>
    <w:rsid w:val="006C1818"/>
    <w:rsid w:val="006C1984"/>
    <w:rsid w:val="006C1A82"/>
    <w:rsid w:val="006C1AB1"/>
    <w:rsid w:val="006C1D05"/>
    <w:rsid w:val="006C1D7A"/>
    <w:rsid w:val="006C1FBA"/>
    <w:rsid w:val="006C2097"/>
    <w:rsid w:val="006C2298"/>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752"/>
    <w:rsid w:val="006C59A6"/>
    <w:rsid w:val="006C5AC4"/>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DA1"/>
    <w:rsid w:val="006E34E3"/>
    <w:rsid w:val="006E3621"/>
    <w:rsid w:val="006E36FC"/>
    <w:rsid w:val="006E391E"/>
    <w:rsid w:val="006E3DE9"/>
    <w:rsid w:val="006E4200"/>
    <w:rsid w:val="006E45CC"/>
    <w:rsid w:val="006E46C3"/>
    <w:rsid w:val="006E53B0"/>
    <w:rsid w:val="006E5400"/>
    <w:rsid w:val="006E54F0"/>
    <w:rsid w:val="006E5B9F"/>
    <w:rsid w:val="006E5BEB"/>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5DC"/>
    <w:rsid w:val="006F27AD"/>
    <w:rsid w:val="006F2866"/>
    <w:rsid w:val="006F2DD2"/>
    <w:rsid w:val="006F3411"/>
    <w:rsid w:val="006F34B7"/>
    <w:rsid w:val="006F3635"/>
    <w:rsid w:val="006F3B6B"/>
    <w:rsid w:val="006F3F9D"/>
    <w:rsid w:val="006F4181"/>
    <w:rsid w:val="006F4624"/>
    <w:rsid w:val="006F46C8"/>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8C1"/>
    <w:rsid w:val="00701D27"/>
    <w:rsid w:val="00701F38"/>
    <w:rsid w:val="00701FD0"/>
    <w:rsid w:val="0070274A"/>
    <w:rsid w:val="00702931"/>
    <w:rsid w:val="00702BF8"/>
    <w:rsid w:val="00702DF9"/>
    <w:rsid w:val="00702EA6"/>
    <w:rsid w:val="00702F3C"/>
    <w:rsid w:val="00702F45"/>
    <w:rsid w:val="00703009"/>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654"/>
    <w:rsid w:val="00712944"/>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AF7"/>
    <w:rsid w:val="00714FC6"/>
    <w:rsid w:val="00714FDE"/>
    <w:rsid w:val="0071586D"/>
    <w:rsid w:val="00715AA1"/>
    <w:rsid w:val="00716561"/>
    <w:rsid w:val="007166AB"/>
    <w:rsid w:val="00716871"/>
    <w:rsid w:val="00716D56"/>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5B"/>
    <w:rsid w:val="007273AD"/>
    <w:rsid w:val="0072768E"/>
    <w:rsid w:val="00727805"/>
    <w:rsid w:val="00727851"/>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3D"/>
    <w:rsid w:val="0073594C"/>
    <w:rsid w:val="00735B25"/>
    <w:rsid w:val="00735B96"/>
    <w:rsid w:val="00735CA1"/>
    <w:rsid w:val="00736611"/>
    <w:rsid w:val="0073691D"/>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C2B"/>
    <w:rsid w:val="00742FD7"/>
    <w:rsid w:val="0074331B"/>
    <w:rsid w:val="00743360"/>
    <w:rsid w:val="00744017"/>
    <w:rsid w:val="007444CC"/>
    <w:rsid w:val="00744806"/>
    <w:rsid w:val="00744B9D"/>
    <w:rsid w:val="00744C8B"/>
    <w:rsid w:val="00744E1D"/>
    <w:rsid w:val="00744F7F"/>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FF"/>
    <w:rsid w:val="0075145D"/>
    <w:rsid w:val="00751768"/>
    <w:rsid w:val="00751A43"/>
    <w:rsid w:val="00751AED"/>
    <w:rsid w:val="00751E3D"/>
    <w:rsid w:val="00751F64"/>
    <w:rsid w:val="00752613"/>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620A"/>
    <w:rsid w:val="00756718"/>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252"/>
    <w:rsid w:val="00761328"/>
    <w:rsid w:val="0076140B"/>
    <w:rsid w:val="00761DE1"/>
    <w:rsid w:val="0076273D"/>
    <w:rsid w:val="00762968"/>
    <w:rsid w:val="00763231"/>
    <w:rsid w:val="007632E3"/>
    <w:rsid w:val="007639EE"/>
    <w:rsid w:val="00763F49"/>
    <w:rsid w:val="00764322"/>
    <w:rsid w:val="00764507"/>
    <w:rsid w:val="00764567"/>
    <w:rsid w:val="007646DC"/>
    <w:rsid w:val="007648D6"/>
    <w:rsid w:val="00764A8E"/>
    <w:rsid w:val="00765138"/>
    <w:rsid w:val="0076514F"/>
    <w:rsid w:val="00765331"/>
    <w:rsid w:val="007655FF"/>
    <w:rsid w:val="00765635"/>
    <w:rsid w:val="0076632D"/>
    <w:rsid w:val="007664B7"/>
    <w:rsid w:val="0076669D"/>
    <w:rsid w:val="00766763"/>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80029"/>
    <w:rsid w:val="007802DE"/>
    <w:rsid w:val="00780548"/>
    <w:rsid w:val="0078081D"/>
    <w:rsid w:val="00780E55"/>
    <w:rsid w:val="00780F4F"/>
    <w:rsid w:val="007811ED"/>
    <w:rsid w:val="0078124B"/>
    <w:rsid w:val="0078177C"/>
    <w:rsid w:val="00781A7E"/>
    <w:rsid w:val="00781B7F"/>
    <w:rsid w:val="00781C06"/>
    <w:rsid w:val="00781D27"/>
    <w:rsid w:val="00781FA5"/>
    <w:rsid w:val="00782220"/>
    <w:rsid w:val="007823DD"/>
    <w:rsid w:val="007824AC"/>
    <w:rsid w:val="007824C9"/>
    <w:rsid w:val="0078253A"/>
    <w:rsid w:val="00782663"/>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E9E"/>
    <w:rsid w:val="00787271"/>
    <w:rsid w:val="0078748A"/>
    <w:rsid w:val="007876C0"/>
    <w:rsid w:val="007876E0"/>
    <w:rsid w:val="00787736"/>
    <w:rsid w:val="00787E65"/>
    <w:rsid w:val="00787F6D"/>
    <w:rsid w:val="00790190"/>
    <w:rsid w:val="00790830"/>
    <w:rsid w:val="00790F8F"/>
    <w:rsid w:val="007912D5"/>
    <w:rsid w:val="00791584"/>
    <w:rsid w:val="007918F5"/>
    <w:rsid w:val="00791AAE"/>
    <w:rsid w:val="00792028"/>
    <w:rsid w:val="00792370"/>
    <w:rsid w:val="0079241E"/>
    <w:rsid w:val="00792882"/>
    <w:rsid w:val="00792ABD"/>
    <w:rsid w:val="00792B9A"/>
    <w:rsid w:val="00792D7C"/>
    <w:rsid w:val="00792DD4"/>
    <w:rsid w:val="007938C1"/>
    <w:rsid w:val="00793C61"/>
    <w:rsid w:val="00794022"/>
    <w:rsid w:val="00794075"/>
    <w:rsid w:val="0079407A"/>
    <w:rsid w:val="007941CD"/>
    <w:rsid w:val="007947E9"/>
    <w:rsid w:val="007950A4"/>
    <w:rsid w:val="007951FA"/>
    <w:rsid w:val="007951FF"/>
    <w:rsid w:val="007956F6"/>
    <w:rsid w:val="00795833"/>
    <w:rsid w:val="00795A4D"/>
    <w:rsid w:val="00795D6B"/>
    <w:rsid w:val="00795E68"/>
    <w:rsid w:val="00796046"/>
    <w:rsid w:val="007960ED"/>
    <w:rsid w:val="0079679B"/>
    <w:rsid w:val="00796CF0"/>
    <w:rsid w:val="00796E13"/>
    <w:rsid w:val="00796E83"/>
    <w:rsid w:val="0079743A"/>
    <w:rsid w:val="00797630"/>
    <w:rsid w:val="0079774E"/>
    <w:rsid w:val="00797846"/>
    <w:rsid w:val="00797E86"/>
    <w:rsid w:val="00797F00"/>
    <w:rsid w:val="00797F01"/>
    <w:rsid w:val="00797FF9"/>
    <w:rsid w:val="007A01D8"/>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A60"/>
    <w:rsid w:val="007A6BE0"/>
    <w:rsid w:val="007A6E1F"/>
    <w:rsid w:val="007A7184"/>
    <w:rsid w:val="007A7318"/>
    <w:rsid w:val="007A7382"/>
    <w:rsid w:val="007A7572"/>
    <w:rsid w:val="007A7804"/>
    <w:rsid w:val="007A79F2"/>
    <w:rsid w:val="007A7A05"/>
    <w:rsid w:val="007A7B84"/>
    <w:rsid w:val="007A7EAA"/>
    <w:rsid w:val="007B0725"/>
    <w:rsid w:val="007B07A2"/>
    <w:rsid w:val="007B0DFC"/>
    <w:rsid w:val="007B0E18"/>
    <w:rsid w:val="007B0E27"/>
    <w:rsid w:val="007B0E65"/>
    <w:rsid w:val="007B111A"/>
    <w:rsid w:val="007B1654"/>
    <w:rsid w:val="007B1DB3"/>
    <w:rsid w:val="007B1EA3"/>
    <w:rsid w:val="007B269B"/>
    <w:rsid w:val="007B2B17"/>
    <w:rsid w:val="007B3233"/>
    <w:rsid w:val="007B3248"/>
    <w:rsid w:val="007B3364"/>
    <w:rsid w:val="007B3B9F"/>
    <w:rsid w:val="007B3EB8"/>
    <w:rsid w:val="007B3ED2"/>
    <w:rsid w:val="007B419A"/>
    <w:rsid w:val="007B4EAA"/>
    <w:rsid w:val="007B4FC2"/>
    <w:rsid w:val="007B50CE"/>
    <w:rsid w:val="007B51D9"/>
    <w:rsid w:val="007B581C"/>
    <w:rsid w:val="007B59A1"/>
    <w:rsid w:val="007B5B87"/>
    <w:rsid w:val="007B5C80"/>
    <w:rsid w:val="007B5ED3"/>
    <w:rsid w:val="007B6DD4"/>
    <w:rsid w:val="007B6EEE"/>
    <w:rsid w:val="007B739D"/>
    <w:rsid w:val="007B7475"/>
    <w:rsid w:val="007B75EF"/>
    <w:rsid w:val="007B7669"/>
    <w:rsid w:val="007B786A"/>
    <w:rsid w:val="007B7AE7"/>
    <w:rsid w:val="007B7B11"/>
    <w:rsid w:val="007C002B"/>
    <w:rsid w:val="007C0048"/>
    <w:rsid w:val="007C0122"/>
    <w:rsid w:val="007C09AA"/>
    <w:rsid w:val="007C0D0A"/>
    <w:rsid w:val="007C0F41"/>
    <w:rsid w:val="007C105E"/>
    <w:rsid w:val="007C1270"/>
    <w:rsid w:val="007C191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716"/>
    <w:rsid w:val="007C6DAD"/>
    <w:rsid w:val="007C7108"/>
    <w:rsid w:val="007C717B"/>
    <w:rsid w:val="007C7372"/>
    <w:rsid w:val="007C740F"/>
    <w:rsid w:val="007C7565"/>
    <w:rsid w:val="007D004A"/>
    <w:rsid w:val="007D0287"/>
    <w:rsid w:val="007D0416"/>
    <w:rsid w:val="007D073E"/>
    <w:rsid w:val="007D14F0"/>
    <w:rsid w:val="007D16B8"/>
    <w:rsid w:val="007D16EE"/>
    <w:rsid w:val="007D1CB1"/>
    <w:rsid w:val="007D1EB7"/>
    <w:rsid w:val="007D2797"/>
    <w:rsid w:val="007D29D7"/>
    <w:rsid w:val="007D32FB"/>
    <w:rsid w:val="007D3E5E"/>
    <w:rsid w:val="007D3F49"/>
    <w:rsid w:val="007D403C"/>
    <w:rsid w:val="007D4659"/>
    <w:rsid w:val="007D4675"/>
    <w:rsid w:val="007D473E"/>
    <w:rsid w:val="007D48AE"/>
    <w:rsid w:val="007D4B69"/>
    <w:rsid w:val="007D4BC2"/>
    <w:rsid w:val="007D53DF"/>
    <w:rsid w:val="007D5624"/>
    <w:rsid w:val="007D5A0C"/>
    <w:rsid w:val="007D5A68"/>
    <w:rsid w:val="007D5DCC"/>
    <w:rsid w:val="007D5EFF"/>
    <w:rsid w:val="007D5F9A"/>
    <w:rsid w:val="007D647B"/>
    <w:rsid w:val="007D6670"/>
    <w:rsid w:val="007D69B8"/>
    <w:rsid w:val="007D6E61"/>
    <w:rsid w:val="007D7882"/>
    <w:rsid w:val="007D7AC7"/>
    <w:rsid w:val="007D7C6F"/>
    <w:rsid w:val="007D7DAF"/>
    <w:rsid w:val="007D7EE9"/>
    <w:rsid w:val="007E013B"/>
    <w:rsid w:val="007E0166"/>
    <w:rsid w:val="007E0292"/>
    <w:rsid w:val="007E0B52"/>
    <w:rsid w:val="007E0DE9"/>
    <w:rsid w:val="007E0EB6"/>
    <w:rsid w:val="007E0F3E"/>
    <w:rsid w:val="007E0F6F"/>
    <w:rsid w:val="007E1036"/>
    <w:rsid w:val="007E1085"/>
    <w:rsid w:val="007E1CF2"/>
    <w:rsid w:val="007E1D00"/>
    <w:rsid w:val="007E1ECC"/>
    <w:rsid w:val="007E263A"/>
    <w:rsid w:val="007E2839"/>
    <w:rsid w:val="007E2BFA"/>
    <w:rsid w:val="007E2CCA"/>
    <w:rsid w:val="007E2E61"/>
    <w:rsid w:val="007E3133"/>
    <w:rsid w:val="007E352D"/>
    <w:rsid w:val="007E3CFE"/>
    <w:rsid w:val="007E41C5"/>
    <w:rsid w:val="007E4203"/>
    <w:rsid w:val="007E4E19"/>
    <w:rsid w:val="007E4E5D"/>
    <w:rsid w:val="007E55C6"/>
    <w:rsid w:val="007E5AC0"/>
    <w:rsid w:val="007E5F28"/>
    <w:rsid w:val="007E5F6B"/>
    <w:rsid w:val="007E5FCE"/>
    <w:rsid w:val="007E6048"/>
    <w:rsid w:val="007E692D"/>
    <w:rsid w:val="007E699C"/>
    <w:rsid w:val="007E6A1C"/>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95"/>
    <w:rsid w:val="00802F7B"/>
    <w:rsid w:val="008032DD"/>
    <w:rsid w:val="00803488"/>
    <w:rsid w:val="00803670"/>
    <w:rsid w:val="00803712"/>
    <w:rsid w:val="00803943"/>
    <w:rsid w:val="00803DE8"/>
    <w:rsid w:val="00803F09"/>
    <w:rsid w:val="0080403A"/>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2ADE"/>
    <w:rsid w:val="00822B47"/>
    <w:rsid w:val="00822E7B"/>
    <w:rsid w:val="0082341F"/>
    <w:rsid w:val="00823744"/>
    <w:rsid w:val="0082376C"/>
    <w:rsid w:val="00823B09"/>
    <w:rsid w:val="00823B8D"/>
    <w:rsid w:val="00823F46"/>
    <w:rsid w:val="00824296"/>
    <w:rsid w:val="008242FA"/>
    <w:rsid w:val="00824990"/>
    <w:rsid w:val="00824CC1"/>
    <w:rsid w:val="008251A4"/>
    <w:rsid w:val="008251CE"/>
    <w:rsid w:val="00825901"/>
    <w:rsid w:val="00825BDD"/>
    <w:rsid w:val="00825F17"/>
    <w:rsid w:val="0082633D"/>
    <w:rsid w:val="0082643D"/>
    <w:rsid w:val="008265C4"/>
    <w:rsid w:val="008266B2"/>
    <w:rsid w:val="008266E2"/>
    <w:rsid w:val="00826721"/>
    <w:rsid w:val="00826AE2"/>
    <w:rsid w:val="00826C5E"/>
    <w:rsid w:val="00826EEF"/>
    <w:rsid w:val="008271B5"/>
    <w:rsid w:val="008272C4"/>
    <w:rsid w:val="00827B24"/>
    <w:rsid w:val="008302C1"/>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E07"/>
    <w:rsid w:val="00833F8F"/>
    <w:rsid w:val="00834319"/>
    <w:rsid w:val="00834B09"/>
    <w:rsid w:val="00834B15"/>
    <w:rsid w:val="0083591C"/>
    <w:rsid w:val="00835C7E"/>
    <w:rsid w:val="00836164"/>
    <w:rsid w:val="00836328"/>
    <w:rsid w:val="00836789"/>
    <w:rsid w:val="00836CED"/>
    <w:rsid w:val="00836F50"/>
    <w:rsid w:val="00837732"/>
    <w:rsid w:val="00837BA5"/>
    <w:rsid w:val="00837F28"/>
    <w:rsid w:val="00837FA2"/>
    <w:rsid w:val="00840027"/>
    <w:rsid w:val="0084027F"/>
    <w:rsid w:val="0084036F"/>
    <w:rsid w:val="00840403"/>
    <w:rsid w:val="00840597"/>
    <w:rsid w:val="00840B5A"/>
    <w:rsid w:val="00840D42"/>
    <w:rsid w:val="008413B5"/>
    <w:rsid w:val="008414BC"/>
    <w:rsid w:val="00841BAF"/>
    <w:rsid w:val="00841E05"/>
    <w:rsid w:val="00841FAA"/>
    <w:rsid w:val="008423C2"/>
    <w:rsid w:val="00842788"/>
    <w:rsid w:val="00842A62"/>
    <w:rsid w:val="008430E0"/>
    <w:rsid w:val="00843212"/>
    <w:rsid w:val="0084379C"/>
    <w:rsid w:val="008437B4"/>
    <w:rsid w:val="00843881"/>
    <w:rsid w:val="0084455B"/>
    <w:rsid w:val="00844622"/>
    <w:rsid w:val="0084487D"/>
    <w:rsid w:val="00844932"/>
    <w:rsid w:val="00844A96"/>
    <w:rsid w:val="00844D2D"/>
    <w:rsid w:val="008450D3"/>
    <w:rsid w:val="0084513F"/>
    <w:rsid w:val="008455AF"/>
    <w:rsid w:val="008456D7"/>
    <w:rsid w:val="00845AC6"/>
    <w:rsid w:val="00845D0C"/>
    <w:rsid w:val="00846189"/>
    <w:rsid w:val="0084680E"/>
    <w:rsid w:val="0084697E"/>
    <w:rsid w:val="00847006"/>
    <w:rsid w:val="0084709E"/>
    <w:rsid w:val="008472DD"/>
    <w:rsid w:val="008479A8"/>
    <w:rsid w:val="008479E9"/>
    <w:rsid w:val="00847C82"/>
    <w:rsid w:val="00847EFE"/>
    <w:rsid w:val="008500B7"/>
    <w:rsid w:val="0085015B"/>
    <w:rsid w:val="0085070B"/>
    <w:rsid w:val="00850725"/>
    <w:rsid w:val="008507A8"/>
    <w:rsid w:val="00850C7A"/>
    <w:rsid w:val="008511F5"/>
    <w:rsid w:val="0085144D"/>
    <w:rsid w:val="008517C2"/>
    <w:rsid w:val="0085189C"/>
    <w:rsid w:val="0085228D"/>
    <w:rsid w:val="008525A9"/>
    <w:rsid w:val="00852E69"/>
    <w:rsid w:val="0085306C"/>
    <w:rsid w:val="00853169"/>
    <w:rsid w:val="008536CE"/>
    <w:rsid w:val="00853975"/>
    <w:rsid w:val="008539D1"/>
    <w:rsid w:val="00853C4C"/>
    <w:rsid w:val="0085422A"/>
    <w:rsid w:val="00854488"/>
    <w:rsid w:val="008547D2"/>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7206"/>
    <w:rsid w:val="0085727D"/>
    <w:rsid w:val="0085775C"/>
    <w:rsid w:val="0085782C"/>
    <w:rsid w:val="0085797A"/>
    <w:rsid w:val="00857B7C"/>
    <w:rsid w:val="0086012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FEC"/>
    <w:rsid w:val="00874342"/>
    <w:rsid w:val="00874506"/>
    <w:rsid w:val="00874CAE"/>
    <w:rsid w:val="00874FFC"/>
    <w:rsid w:val="008755FE"/>
    <w:rsid w:val="00875ADF"/>
    <w:rsid w:val="00875B27"/>
    <w:rsid w:val="008760A0"/>
    <w:rsid w:val="00876287"/>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E73"/>
    <w:rsid w:val="008851C1"/>
    <w:rsid w:val="008851CB"/>
    <w:rsid w:val="00885389"/>
    <w:rsid w:val="008857F3"/>
    <w:rsid w:val="00885B75"/>
    <w:rsid w:val="00885D04"/>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FD"/>
    <w:rsid w:val="00894409"/>
    <w:rsid w:val="008944BD"/>
    <w:rsid w:val="008944E2"/>
    <w:rsid w:val="00894611"/>
    <w:rsid w:val="008946D4"/>
    <w:rsid w:val="0089499B"/>
    <w:rsid w:val="00894B57"/>
    <w:rsid w:val="00894C02"/>
    <w:rsid w:val="00894D7F"/>
    <w:rsid w:val="00895184"/>
    <w:rsid w:val="008951D5"/>
    <w:rsid w:val="00895BFE"/>
    <w:rsid w:val="00895CF4"/>
    <w:rsid w:val="00895E5E"/>
    <w:rsid w:val="00895FF4"/>
    <w:rsid w:val="0089617A"/>
    <w:rsid w:val="0089624F"/>
    <w:rsid w:val="008963AF"/>
    <w:rsid w:val="00896CC2"/>
    <w:rsid w:val="0089700C"/>
    <w:rsid w:val="008970EC"/>
    <w:rsid w:val="0089772B"/>
    <w:rsid w:val="008A0480"/>
    <w:rsid w:val="008A05F1"/>
    <w:rsid w:val="008A0978"/>
    <w:rsid w:val="008A0C61"/>
    <w:rsid w:val="008A0CDC"/>
    <w:rsid w:val="008A0EE1"/>
    <w:rsid w:val="008A1196"/>
    <w:rsid w:val="008A15D0"/>
    <w:rsid w:val="008A1D98"/>
    <w:rsid w:val="008A2423"/>
    <w:rsid w:val="008A24C6"/>
    <w:rsid w:val="008A2BE0"/>
    <w:rsid w:val="008A32BE"/>
    <w:rsid w:val="008A3FD4"/>
    <w:rsid w:val="008A4594"/>
    <w:rsid w:val="008A4816"/>
    <w:rsid w:val="008A4917"/>
    <w:rsid w:val="008A4C49"/>
    <w:rsid w:val="008A4FD7"/>
    <w:rsid w:val="008A5358"/>
    <w:rsid w:val="008A5707"/>
    <w:rsid w:val="008A5BB9"/>
    <w:rsid w:val="008A60EF"/>
    <w:rsid w:val="008A6775"/>
    <w:rsid w:val="008A6EFE"/>
    <w:rsid w:val="008A6F25"/>
    <w:rsid w:val="008A753B"/>
    <w:rsid w:val="008A7578"/>
    <w:rsid w:val="008A7E80"/>
    <w:rsid w:val="008B0014"/>
    <w:rsid w:val="008B0112"/>
    <w:rsid w:val="008B01AD"/>
    <w:rsid w:val="008B0206"/>
    <w:rsid w:val="008B024B"/>
    <w:rsid w:val="008B0253"/>
    <w:rsid w:val="008B039E"/>
    <w:rsid w:val="008B04BA"/>
    <w:rsid w:val="008B0E91"/>
    <w:rsid w:val="008B1018"/>
    <w:rsid w:val="008B13D0"/>
    <w:rsid w:val="008B17FF"/>
    <w:rsid w:val="008B1E81"/>
    <w:rsid w:val="008B2273"/>
    <w:rsid w:val="008B2403"/>
    <w:rsid w:val="008B2659"/>
    <w:rsid w:val="008B2CA0"/>
    <w:rsid w:val="008B3519"/>
    <w:rsid w:val="008B3F21"/>
    <w:rsid w:val="008B427F"/>
    <w:rsid w:val="008B436F"/>
    <w:rsid w:val="008B47AA"/>
    <w:rsid w:val="008B493E"/>
    <w:rsid w:val="008B53A2"/>
    <w:rsid w:val="008B551E"/>
    <w:rsid w:val="008B5709"/>
    <w:rsid w:val="008B5ACA"/>
    <w:rsid w:val="008B621D"/>
    <w:rsid w:val="008B66BF"/>
    <w:rsid w:val="008B671E"/>
    <w:rsid w:val="008B6A29"/>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E13"/>
    <w:rsid w:val="008C320E"/>
    <w:rsid w:val="008C3260"/>
    <w:rsid w:val="008C32F4"/>
    <w:rsid w:val="008C3333"/>
    <w:rsid w:val="008C36DD"/>
    <w:rsid w:val="008C3B25"/>
    <w:rsid w:val="008C3BC4"/>
    <w:rsid w:val="008C4908"/>
    <w:rsid w:val="008C4BA3"/>
    <w:rsid w:val="008C4C4B"/>
    <w:rsid w:val="008C4E88"/>
    <w:rsid w:val="008C4EFD"/>
    <w:rsid w:val="008C4F02"/>
    <w:rsid w:val="008C53E5"/>
    <w:rsid w:val="008C5A0D"/>
    <w:rsid w:val="008C64B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250"/>
    <w:rsid w:val="008D1436"/>
    <w:rsid w:val="008D170D"/>
    <w:rsid w:val="008D1D5A"/>
    <w:rsid w:val="008D1DF1"/>
    <w:rsid w:val="008D1F85"/>
    <w:rsid w:val="008D2170"/>
    <w:rsid w:val="008D21AA"/>
    <w:rsid w:val="008D27B4"/>
    <w:rsid w:val="008D291D"/>
    <w:rsid w:val="008D2AEB"/>
    <w:rsid w:val="008D2BD0"/>
    <w:rsid w:val="008D2BE6"/>
    <w:rsid w:val="008D2D18"/>
    <w:rsid w:val="008D331B"/>
    <w:rsid w:val="008D38DE"/>
    <w:rsid w:val="008D3ABB"/>
    <w:rsid w:val="008D3D93"/>
    <w:rsid w:val="008D4841"/>
    <w:rsid w:val="008D4BED"/>
    <w:rsid w:val="008D4F57"/>
    <w:rsid w:val="008D5684"/>
    <w:rsid w:val="008D56E3"/>
    <w:rsid w:val="008D583B"/>
    <w:rsid w:val="008D5C96"/>
    <w:rsid w:val="008D6012"/>
    <w:rsid w:val="008D62FC"/>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509"/>
    <w:rsid w:val="008E4A0C"/>
    <w:rsid w:val="008E4EA5"/>
    <w:rsid w:val="008E5358"/>
    <w:rsid w:val="008E5458"/>
    <w:rsid w:val="008E594C"/>
    <w:rsid w:val="008E5ACC"/>
    <w:rsid w:val="008E5CD2"/>
    <w:rsid w:val="008E621B"/>
    <w:rsid w:val="008E6301"/>
    <w:rsid w:val="008E669D"/>
    <w:rsid w:val="008E68F3"/>
    <w:rsid w:val="008E6C64"/>
    <w:rsid w:val="008E6E3E"/>
    <w:rsid w:val="008E6F5F"/>
    <w:rsid w:val="008E78D4"/>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5C3"/>
    <w:rsid w:val="008F3D64"/>
    <w:rsid w:val="008F3DD0"/>
    <w:rsid w:val="008F4138"/>
    <w:rsid w:val="008F428C"/>
    <w:rsid w:val="008F45D0"/>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117E"/>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42F"/>
    <w:rsid w:val="0090377D"/>
    <w:rsid w:val="009039AC"/>
    <w:rsid w:val="00903AC1"/>
    <w:rsid w:val="00903BD2"/>
    <w:rsid w:val="00903CC4"/>
    <w:rsid w:val="00903E95"/>
    <w:rsid w:val="00903F11"/>
    <w:rsid w:val="00903FA7"/>
    <w:rsid w:val="00904004"/>
    <w:rsid w:val="009042A7"/>
    <w:rsid w:val="0090440C"/>
    <w:rsid w:val="0090456C"/>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BC6"/>
    <w:rsid w:val="00912E18"/>
    <w:rsid w:val="00912E4D"/>
    <w:rsid w:val="0091312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E87"/>
    <w:rsid w:val="009200C5"/>
    <w:rsid w:val="00920464"/>
    <w:rsid w:val="009208D9"/>
    <w:rsid w:val="00920A21"/>
    <w:rsid w:val="00920A62"/>
    <w:rsid w:val="00920BED"/>
    <w:rsid w:val="00921293"/>
    <w:rsid w:val="00921441"/>
    <w:rsid w:val="00921911"/>
    <w:rsid w:val="00921BD2"/>
    <w:rsid w:val="00921DDC"/>
    <w:rsid w:val="009220CA"/>
    <w:rsid w:val="009223AD"/>
    <w:rsid w:val="009223BC"/>
    <w:rsid w:val="009223CB"/>
    <w:rsid w:val="009224C7"/>
    <w:rsid w:val="00922A2F"/>
    <w:rsid w:val="00922A5B"/>
    <w:rsid w:val="00922BE4"/>
    <w:rsid w:val="00922E0F"/>
    <w:rsid w:val="00923246"/>
    <w:rsid w:val="009232E3"/>
    <w:rsid w:val="009238C2"/>
    <w:rsid w:val="00923D1E"/>
    <w:rsid w:val="00924192"/>
    <w:rsid w:val="0092442A"/>
    <w:rsid w:val="00924555"/>
    <w:rsid w:val="009245EF"/>
    <w:rsid w:val="009247E4"/>
    <w:rsid w:val="00924DD8"/>
    <w:rsid w:val="009252C0"/>
    <w:rsid w:val="00925FFF"/>
    <w:rsid w:val="00926031"/>
    <w:rsid w:val="0092680D"/>
    <w:rsid w:val="009269FD"/>
    <w:rsid w:val="00926D02"/>
    <w:rsid w:val="00926D2E"/>
    <w:rsid w:val="00926E36"/>
    <w:rsid w:val="0092702B"/>
    <w:rsid w:val="009274C8"/>
    <w:rsid w:val="009276D1"/>
    <w:rsid w:val="00927B63"/>
    <w:rsid w:val="00927CB1"/>
    <w:rsid w:val="00927E03"/>
    <w:rsid w:val="00930080"/>
    <w:rsid w:val="009300D3"/>
    <w:rsid w:val="00930378"/>
    <w:rsid w:val="0093037B"/>
    <w:rsid w:val="009303D9"/>
    <w:rsid w:val="00930B7C"/>
    <w:rsid w:val="00930BC5"/>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757"/>
    <w:rsid w:val="009427C6"/>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61F8"/>
    <w:rsid w:val="00946671"/>
    <w:rsid w:val="0094669D"/>
    <w:rsid w:val="00946965"/>
    <w:rsid w:val="00946A18"/>
    <w:rsid w:val="00946BDD"/>
    <w:rsid w:val="00947296"/>
    <w:rsid w:val="009472CD"/>
    <w:rsid w:val="00947AF8"/>
    <w:rsid w:val="009502C8"/>
    <w:rsid w:val="00950610"/>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31A4"/>
    <w:rsid w:val="009534F3"/>
    <w:rsid w:val="009536EC"/>
    <w:rsid w:val="00953BE7"/>
    <w:rsid w:val="00953D89"/>
    <w:rsid w:val="00953F0D"/>
    <w:rsid w:val="00954494"/>
    <w:rsid w:val="009544A8"/>
    <w:rsid w:val="009544D0"/>
    <w:rsid w:val="009549C7"/>
    <w:rsid w:val="00954D3B"/>
    <w:rsid w:val="00954E64"/>
    <w:rsid w:val="0095537E"/>
    <w:rsid w:val="00955F59"/>
    <w:rsid w:val="00955FE1"/>
    <w:rsid w:val="00956530"/>
    <w:rsid w:val="009568D0"/>
    <w:rsid w:val="009568F1"/>
    <w:rsid w:val="00956E21"/>
    <w:rsid w:val="00957024"/>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21AB"/>
    <w:rsid w:val="00962396"/>
    <w:rsid w:val="00962754"/>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DBD"/>
    <w:rsid w:val="00965ED8"/>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629"/>
    <w:rsid w:val="00975DE2"/>
    <w:rsid w:val="009763FA"/>
    <w:rsid w:val="00976986"/>
    <w:rsid w:val="00976E54"/>
    <w:rsid w:val="00977279"/>
    <w:rsid w:val="00977644"/>
    <w:rsid w:val="00977AAE"/>
    <w:rsid w:val="00977F8C"/>
    <w:rsid w:val="009800D5"/>
    <w:rsid w:val="00980242"/>
    <w:rsid w:val="0098040F"/>
    <w:rsid w:val="00980474"/>
    <w:rsid w:val="009808F3"/>
    <w:rsid w:val="00980D58"/>
    <w:rsid w:val="00980F79"/>
    <w:rsid w:val="00981629"/>
    <w:rsid w:val="009816E9"/>
    <w:rsid w:val="00981A45"/>
    <w:rsid w:val="00981BA5"/>
    <w:rsid w:val="009821FE"/>
    <w:rsid w:val="009825EF"/>
    <w:rsid w:val="009826EE"/>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60F"/>
    <w:rsid w:val="00986725"/>
    <w:rsid w:val="00986782"/>
    <w:rsid w:val="0098694A"/>
    <w:rsid w:val="00986C0E"/>
    <w:rsid w:val="00986E05"/>
    <w:rsid w:val="009874ED"/>
    <w:rsid w:val="00987635"/>
    <w:rsid w:val="0098764F"/>
    <w:rsid w:val="009876F8"/>
    <w:rsid w:val="0098774D"/>
    <w:rsid w:val="00987EDE"/>
    <w:rsid w:val="009902ED"/>
    <w:rsid w:val="009903CF"/>
    <w:rsid w:val="00990637"/>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31D"/>
    <w:rsid w:val="00993646"/>
    <w:rsid w:val="0099367B"/>
    <w:rsid w:val="00993718"/>
    <w:rsid w:val="009939E3"/>
    <w:rsid w:val="00994038"/>
    <w:rsid w:val="00994384"/>
    <w:rsid w:val="00994437"/>
    <w:rsid w:val="00994588"/>
    <w:rsid w:val="009945A8"/>
    <w:rsid w:val="00994AA3"/>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1529"/>
    <w:rsid w:val="009A1675"/>
    <w:rsid w:val="009A168F"/>
    <w:rsid w:val="009A1A6F"/>
    <w:rsid w:val="009A2141"/>
    <w:rsid w:val="009A2613"/>
    <w:rsid w:val="009A2798"/>
    <w:rsid w:val="009A2FAC"/>
    <w:rsid w:val="009A37A4"/>
    <w:rsid w:val="009A397C"/>
    <w:rsid w:val="009A39C2"/>
    <w:rsid w:val="009A3DD1"/>
    <w:rsid w:val="009A3DDA"/>
    <w:rsid w:val="009A3EFB"/>
    <w:rsid w:val="009A4873"/>
    <w:rsid w:val="009A48A1"/>
    <w:rsid w:val="009A4A43"/>
    <w:rsid w:val="009A4DAA"/>
    <w:rsid w:val="009A4ECE"/>
    <w:rsid w:val="009A6705"/>
    <w:rsid w:val="009A6B5E"/>
    <w:rsid w:val="009A6C88"/>
    <w:rsid w:val="009A6D3F"/>
    <w:rsid w:val="009A7140"/>
    <w:rsid w:val="009A75B3"/>
    <w:rsid w:val="009A7CE4"/>
    <w:rsid w:val="009B00E2"/>
    <w:rsid w:val="009B0565"/>
    <w:rsid w:val="009B05B4"/>
    <w:rsid w:val="009B066F"/>
    <w:rsid w:val="009B07A7"/>
    <w:rsid w:val="009B09EA"/>
    <w:rsid w:val="009B0A6F"/>
    <w:rsid w:val="009B0AC7"/>
    <w:rsid w:val="009B0C29"/>
    <w:rsid w:val="009B0DB2"/>
    <w:rsid w:val="009B0F35"/>
    <w:rsid w:val="009B0FD2"/>
    <w:rsid w:val="009B108C"/>
    <w:rsid w:val="009B1246"/>
    <w:rsid w:val="009B13C5"/>
    <w:rsid w:val="009B153C"/>
    <w:rsid w:val="009B1882"/>
    <w:rsid w:val="009B196E"/>
    <w:rsid w:val="009B1C8F"/>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E84"/>
    <w:rsid w:val="009B5065"/>
    <w:rsid w:val="009B512D"/>
    <w:rsid w:val="009B51A4"/>
    <w:rsid w:val="009B52CC"/>
    <w:rsid w:val="009B5660"/>
    <w:rsid w:val="009B5707"/>
    <w:rsid w:val="009B5827"/>
    <w:rsid w:val="009B5AD7"/>
    <w:rsid w:val="009B5BF0"/>
    <w:rsid w:val="009B5E4C"/>
    <w:rsid w:val="009B5E91"/>
    <w:rsid w:val="009B6156"/>
    <w:rsid w:val="009B64E8"/>
    <w:rsid w:val="009B652C"/>
    <w:rsid w:val="009B6571"/>
    <w:rsid w:val="009B6C85"/>
    <w:rsid w:val="009B6CA6"/>
    <w:rsid w:val="009B7478"/>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AB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A29"/>
    <w:rsid w:val="009D3B63"/>
    <w:rsid w:val="009D416D"/>
    <w:rsid w:val="009D463A"/>
    <w:rsid w:val="009D481C"/>
    <w:rsid w:val="009D539A"/>
    <w:rsid w:val="009D5647"/>
    <w:rsid w:val="009D58EC"/>
    <w:rsid w:val="009D5CAE"/>
    <w:rsid w:val="009D5F44"/>
    <w:rsid w:val="009D61DD"/>
    <w:rsid w:val="009D63CB"/>
    <w:rsid w:val="009D70F2"/>
    <w:rsid w:val="009D7454"/>
    <w:rsid w:val="009D747A"/>
    <w:rsid w:val="009D77AA"/>
    <w:rsid w:val="009D77B3"/>
    <w:rsid w:val="009D7974"/>
    <w:rsid w:val="009D7C08"/>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2037"/>
    <w:rsid w:val="009E25BC"/>
    <w:rsid w:val="009E276A"/>
    <w:rsid w:val="009E2B5B"/>
    <w:rsid w:val="009E2DC5"/>
    <w:rsid w:val="009E3F84"/>
    <w:rsid w:val="009E4234"/>
    <w:rsid w:val="009E47BF"/>
    <w:rsid w:val="009E4F4D"/>
    <w:rsid w:val="009E522A"/>
    <w:rsid w:val="009E5298"/>
    <w:rsid w:val="009E52E9"/>
    <w:rsid w:val="009E58A1"/>
    <w:rsid w:val="009E5970"/>
    <w:rsid w:val="009E5AE7"/>
    <w:rsid w:val="009E5B77"/>
    <w:rsid w:val="009E5D30"/>
    <w:rsid w:val="009E6166"/>
    <w:rsid w:val="009E62AB"/>
    <w:rsid w:val="009E6DA9"/>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FFC"/>
    <w:rsid w:val="009F307B"/>
    <w:rsid w:val="009F3771"/>
    <w:rsid w:val="009F3C96"/>
    <w:rsid w:val="009F3FDB"/>
    <w:rsid w:val="009F4068"/>
    <w:rsid w:val="009F4818"/>
    <w:rsid w:val="009F48B6"/>
    <w:rsid w:val="009F4DF1"/>
    <w:rsid w:val="009F4E2C"/>
    <w:rsid w:val="009F5113"/>
    <w:rsid w:val="009F5183"/>
    <w:rsid w:val="009F529D"/>
    <w:rsid w:val="009F540B"/>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C86"/>
    <w:rsid w:val="00A15159"/>
    <w:rsid w:val="00A1593F"/>
    <w:rsid w:val="00A15C06"/>
    <w:rsid w:val="00A167DC"/>
    <w:rsid w:val="00A16865"/>
    <w:rsid w:val="00A169CC"/>
    <w:rsid w:val="00A16C0C"/>
    <w:rsid w:val="00A17986"/>
    <w:rsid w:val="00A17C49"/>
    <w:rsid w:val="00A17D34"/>
    <w:rsid w:val="00A20012"/>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3349"/>
    <w:rsid w:val="00A33CB2"/>
    <w:rsid w:val="00A33CDF"/>
    <w:rsid w:val="00A347CA"/>
    <w:rsid w:val="00A34955"/>
    <w:rsid w:val="00A34A96"/>
    <w:rsid w:val="00A34D0B"/>
    <w:rsid w:val="00A350E6"/>
    <w:rsid w:val="00A3553D"/>
    <w:rsid w:val="00A357C0"/>
    <w:rsid w:val="00A35822"/>
    <w:rsid w:val="00A35AE0"/>
    <w:rsid w:val="00A35EEB"/>
    <w:rsid w:val="00A36448"/>
    <w:rsid w:val="00A36982"/>
    <w:rsid w:val="00A36BF9"/>
    <w:rsid w:val="00A36DB5"/>
    <w:rsid w:val="00A37418"/>
    <w:rsid w:val="00A37906"/>
    <w:rsid w:val="00A379EC"/>
    <w:rsid w:val="00A37D2D"/>
    <w:rsid w:val="00A37E3E"/>
    <w:rsid w:val="00A4008C"/>
    <w:rsid w:val="00A40889"/>
    <w:rsid w:val="00A40931"/>
    <w:rsid w:val="00A40DF0"/>
    <w:rsid w:val="00A40E67"/>
    <w:rsid w:val="00A4101F"/>
    <w:rsid w:val="00A412E2"/>
    <w:rsid w:val="00A413A6"/>
    <w:rsid w:val="00A420FC"/>
    <w:rsid w:val="00A423F2"/>
    <w:rsid w:val="00A423F6"/>
    <w:rsid w:val="00A42561"/>
    <w:rsid w:val="00A42A1A"/>
    <w:rsid w:val="00A42C65"/>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53D"/>
    <w:rsid w:val="00A466A2"/>
    <w:rsid w:val="00A46A42"/>
    <w:rsid w:val="00A46C72"/>
    <w:rsid w:val="00A46D94"/>
    <w:rsid w:val="00A46E56"/>
    <w:rsid w:val="00A46F20"/>
    <w:rsid w:val="00A47299"/>
    <w:rsid w:val="00A472AF"/>
    <w:rsid w:val="00A473A8"/>
    <w:rsid w:val="00A4745E"/>
    <w:rsid w:val="00A50087"/>
    <w:rsid w:val="00A5018A"/>
    <w:rsid w:val="00A50800"/>
    <w:rsid w:val="00A50817"/>
    <w:rsid w:val="00A50836"/>
    <w:rsid w:val="00A50E4C"/>
    <w:rsid w:val="00A51061"/>
    <w:rsid w:val="00A51607"/>
    <w:rsid w:val="00A516EE"/>
    <w:rsid w:val="00A51ACA"/>
    <w:rsid w:val="00A51C89"/>
    <w:rsid w:val="00A51DFB"/>
    <w:rsid w:val="00A51FE1"/>
    <w:rsid w:val="00A5232E"/>
    <w:rsid w:val="00A52E49"/>
    <w:rsid w:val="00A531D5"/>
    <w:rsid w:val="00A533C9"/>
    <w:rsid w:val="00A53444"/>
    <w:rsid w:val="00A534B1"/>
    <w:rsid w:val="00A534C4"/>
    <w:rsid w:val="00A535B3"/>
    <w:rsid w:val="00A536CA"/>
    <w:rsid w:val="00A53D4C"/>
    <w:rsid w:val="00A54156"/>
    <w:rsid w:val="00A54281"/>
    <w:rsid w:val="00A5444E"/>
    <w:rsid w:val="00A54FB3"/>
    <w:rsid w:val="00A55674"/>
    <w:rsid w:val="00A55B15"/>
    <w:rsid w:val="00A55DB7"/>
    <w:rsid w:val="00A55F73"/>
    <w:rsid w:val="00A566DF"/>
    <w:rsid w:val="00A567E1"/>
    <w:rsid w:val="00A569B3"/>
    <w:rsid w:val="00A56C02"/>
    <w:rsid w:val="00A578C1"/>
    <w:rsid w:val="00A578C2"/>
    <w:rsid w:val="00A57BA6"/>
    <w:rsid w:val="00A57C77"/>
    <w:rsid w:val="00A57F1F"/>
    <w:rsid w:val="00A57F68"/>
    <w:rsid w:val="00A60021"/>
    <w:rsid w:val="00A609AE"/>
    <w:rsid w:val="00A60BE6"/>
    <w:rsid w:val="00A60F0F"/>
    <w:rsid w:val="00A60F8A"/>
    <w:rsid w:val="00A610FB"/>
    <w:rsid w:val="00A612E7"/>
    <w:rsid w:val="00A61A9C"/>
    <w:rsid w:val="00A61B88"/>
    <w:rsid w:val="00A61EF4"/>
    <w:rsid w:val="00A621C1"/>
    <w:rsid w:val="00A62243"/>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F"/>
    <w:rsid w:val="00A66DB0"/>
    <w:rsid w:val="00A67010"/>
    <w:rsid w:val="00A672CA"/>
    <w:rsid w:val="00A677E3"/>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9D6"/>
    <w:rsid w:val="00A73092"/>
    <w:rsid w:val="00A7345B"/>
    <w:rsid w:val="00A73594"/>
    <w:rsid w:val="00A735A4"/>
    <w:rsid w:val="00A73881"/>
    <w:rsid w:val="00A7392F"/>
    <w:rsid w:val="00A73A89"/>
    <w:rsid w:val="00A73B06"/>
    <w:rsid w:val="00A73E51"/>
    <w:rsid w:val="00A74077"/>
    <w:rsid w:val="00A74130"/>
    <w:rsid w:val="00A74404"/>
    <w:rsid w:val="00A7448C"/>
    <w:rsid w:val="00A74790"/>
    <w:rsid w:val="00A74C45"/>
    <w:rsid w:val="00A74F20"/>
    <w:rsid w:val="00A75344"/>
    <w:rsid w:val="00A755E7"/>
    <w:rsid w:val="00A75641"/>
    <w:rsid w:val="00A757F5"/>
    <w:rsid w:val="00A75D69"/>
    <w:rsid w:val="00A763FB"/>
    <w:rsid w:val="00A7652A"/>
    <w:rsid w:val="00A76814"/>
    <w:rsid w:val="00A76F35"/>
    <w:rsid w:val="00A770DE"/>
    <w:rsid w:val="00A773A0"/>
    <w:rsid w:val="00A7748A"/>
    <w:rsid w:val="00A7787B"/>
    <w:rsid w:val="00A778B4"/>
    <w:rsid w:val="00A77D2D"/>
    <w:rsid w:val="00A77EC2"/>
    <w:rsid w:val="00A80754"/>
    <w:rsid w:val="00A807EA"/>
    <w:rsid w:val="00A80B8A"/>
    <w:rsid w:val="00A80F2E"/>
    <w:rsid w:val="00A81C50"/>
    <w:rsid w:val="00A81D9F"/>
    <w:rsid w:val="00A81FC7"/>
    <w:rsid w:val="00A821AD"/>
    <w:rsid w:val="00A82D76"/>
    <w:rsid w:val="00A82E5C"/>
    <w:rsid w:val="00A8308C"/>
    <w:rsid w:val="00A83538"/>
    <w:rsid w:val="00A83724"/>
    <w:rsid w:val="00A840DA"/>
    <w:rsid w:val="00A840FE"/>
    <w:rsid w:val="00A843D0"/>
    <w:rsid w:val="00A84B4F"/>
    <w:rsid w:val="00A8565F"/>
    <w:rsid w:val="00A857F2"/>
    <w:rsid w:val="00A858D1"/>
    <w:rsid w:val="00A85DB6"/>
    <w:rsid w:val="00A865BE"/>
    <w:rsid w:val="00A866A3"/>
    <w:rsid w:val="00A86B79"/>
    <w:rsid w:val="00A86DE6"/>
    <w:rsid w:val="00A86FA5"/>
    <w:rsid w:val="00A87286"/>
    <w:rsid w:val="00A87316"/>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C6A"/>
    <w:rsid w:val="00AA1CAA"/>
    <w:rsid w:val="00AA1CD7"/>
    <w:rsid w:val="00AA1DB6"/>
    <w:rsid w:val="00AA1EDE"/>
    <w:rsid w:val="00AA2C0A"/>
    <w:rsid w:val="00AA2D45"/>
    <w:rsid w:val="00AA2FA6"/>
    <w:rsid w:val="00AA3391"/>
    <w:rsid w:val="00AA34EC"/>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8BC"/>
    <w:rsid w:val="00AA6B57"/>
    <w:rsid w:val="00AA6F31"/>
    <w:rsid w:val="00AA71CC"/>
    <w:rsid w:val="00AA76B6"/>
    <w:rsid w:val="00AA7AB0"/>
    <w:rsid w:val="00AA7C87"/>
    <w:rsid w:val="00AB007D"/>
    <w:rsid w:val="00AB00C4"/>
    <w:rsid w:val="00AB024D"/>
    <w:rsid w:val="00AB0482"/>
    <w:rsid w:val="00AB0520"/>
    <w:rsid w:val="00AB05D9"/>
    <w:rsid w:val="00AB080E"/>
    <w:rsid w:val="00AB0852"/>
    <w:rsid w:val="00AB0C6F"/>
    <w:rsid w:val="00AB0D80"/>
    <w:rsid w:val="00AB0FF3"/>
    <w:rsid w:val="00AB12B2"/>
    <w:rsid w:val="00AB13E3"/>
    <w:rsid w:val="00AB14E2"/>
    <w:rsid w:val="00AB1918"/>
    <w:rsid w:val="00AB19B4"/>
    <w:rsid w:val="00AB1EE4"/>
    <w:rsid w:val="00AB1F04"/>
    <w:rsid w:val="00AB232A"/>
    <w:rsid w:val="00AB24EA"/>
    <w:rsid w:val="00AB27D3"/>
    <w:rsid w:val="00AB2AC4"/>
    <w:rsid w:val="00AB2B6B"/>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A0"/>
    <w:rsid w:val="00AC1C70"/>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616"/>
    <w:rsid w:val="00AC6976"/>
    <w:rsid w:val="00AC6E78"/>
    <w:rsid w:val="00AC74B8"/>
    <w:rsid w:val="00AC76B2"/>
    <w:rsid w:val="00AC77D7"/>
    <w:rsid w:val="00AD00E5"/>
    <w:rsid w:val="00AD00FD"/>
    <w:rsid w:val="00AD0A18"/>
    <w:rsid w:val="00AD0DA7"/>
    <w:rsid w:val="00AD0E77"/>
    <w:rsid w:val="00AD0F9A"/>
    <w:rsid w:val="00AD1254"/>
    <w:rsid w:val="00AD127C"/>
    <w:rsid w:val="00AD13A7"/>
    <w:rsid w:val="00AD1516"/>
    <w:rsid w:val="00AD18AA"/>
    <w:rsid w:val="00AD2862"/>
    <w:rsid w:val="00AD2911"/>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7DD"/>
    <w:rsid w:val="00AF292A"/>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61DB"/>
    <w:rsid w:val="00AF63AE"/>
    <w:rsid w:val="00AF68ED"/>
    <w:rsid w:val="00AF6D86"/>
    <w:rsid w:val="00AF6DB8"/>
    <w:rsid w:val="00AF725C"/>
    <w:rsid w:val="00AF751E"/>
    <w:rsid w:val="00AF7641"/>
    <w:rsid w:val="00B00163"/>
    <w:rsid w:val="00B001D8"/>
    <w:rsid w:val="00B002AD"/>
    <w:rsid w:val="00B00428"/>
    <w:rsid w:val="00B0049B"/>
    <w:rsid w:val="00B0064E"/>
    <w:rsid w:val="00B00B15"/>
    <w:rsid w:val="00B00CFF"/>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8F4"/>
    <w:rsid w:val="00B05AA2"/>
    <w:rsid w:val="00B05C20"/>
    <w:rsid w:val="00B05C9D"/>
    <w:rsid w:val="00B06775"/>
    <w:rsid w:val="00B0682E"/>
    <w:rsid w:val="00B068DB"/>
    <w:rsid w:val="00B06CEC"/>
    <w:rsid w:val="00B06EAD"/>
    <w:rsid w:val="00B06FC7"/>
    <w:rsid w:val="00B07439"/>
    <w:rsid w:val="00B076A6"/>
    <w:rsid w:val="00B07E30"/>
    <w:rsid w:val="00B100F4"/>
    <w:rsid w:val="00B101CF"/>
    <w:rsid w:val="00B1082B"/>
    <w:rsid w:val="00B10FC2"/>
    <w:rsid w:val="00B1128F"/>
    <w:rsid w:val="00B11834"/>
    <w:rsid w:val="00B119ED"/>
    <w:rsid w:val="00B11A41"/>
    <w:rsid w:val="00B11AA4"/>
    <w:rsid w:val="00B11F99"/>
    <w:rsid w:val="00B1208D"/>
    <w:rsid w:val="00B122E2"/>
    <w:rsid w:val="00B1264B"/>
    <w:rsid w:val="00B12738"/>
    <w:rsid w:val="00B127FE"/>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AFF"/>
    <w:rsid w:val="00B24B19"/>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D70"/>
    <w:rsid w:val="00B331EA"/>
    <w:rsid w:val="00B3356A"/>
    <w:rsid w:val="00B3363B"/>
    <w:rsid w:val="00B33662"/>
    <w:rsid w:val="00B33F17"/>
    <w:rsid w:val="00B33F1C"/>
    <w:rsid w:val="00B3416A"/>
    <w:rsid w:val="00B34216"/>
    <w:rsid w:val="00B342F1"/>
    <w:rsid w:val="00B34D30"/>
    <w:rsid w:val="00B34E05"/>
    <w:rsid w:val="00B350B9"/>
    <w:rsid w:val="00B3540C"/>
    <w:rsid w:val="00B35564"/>
    <w:rsid w:val="00B35701"/>
    <w:rsid w:val="00B35BBB"/>
    <w:rsid w:val="00B35D34"/>
    <w:rsid w:val="00B360BC"/>
    <w:rsid w:val="00B36153"/>
    <w:rsid w:val="00B3660E"/>
    <w:rsid w:val="00B3666F"/>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EE5"/>
    <w:rsid w:val="00B41116"/>
    <w:rsid w:val="00B411C3"/>
    <w:rsid w:val="00B4130D"/>
    <w:rsid w:val="00B4159C"/>
    <w:rsid w:val="00B415BA"/>
    <w:rsid w:val="00B41B78"/>
    <w:rsid w:val="00B41BAC"/>
    <w:rsid w:val="00B42129"/>
    <w:rsid w:val="00B42314"/>
    <w:rsid w:val="00B4289B"/>
    <w:rsid w:val="00B42D35"/>
    <w:rsid w:val="00B43287"/>
    <w:rsid w:val="00B436BD"/>
    <w:rsid w:val="00B43A67"/>
    <w:rsid w:val="00B43FA2"/>
    <w:rsid w:val="00B448DB"/>
    <w:rsid w:val="00B44B80"/>
    <w:rsid w:val="00B45782"/>
    <w:rsid w:val="00B4581C"/>
    <w:rsid w:val="00B45A28"/>
    <w:rsid w:val="00B45A3D"/>
    <w:rsid w:val="00B45E4F"/>
    <w:rsid w:val="00B46197"/>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740"/>
    <w:rsid w:val="00B538EC"/>
    <w:rsid w:val="00B53B70"/>
    <w:rsid w:val="00B54230"/>
    <w:rsid w:val="00B54302"/>
    <w:rsid w:val="00B54357"/>
    <w:rsid w:val="00B5435E"/>
    <w:rsid w:val="00B554BE"/>
    <w:rsid w:val="00B55DEF"/>
    <w:rsid w:val="00B55E20"/>
    <w:rsid w:val="00B55F76"/>
    <w:rsid w:val="00B55FE0"/>
    <w:rsid w:val="00B5644F"/>
    <w:rsid w:val="00B565DA"/>
    <w:rsid w:val="00B566C0"/>
    <w:rsid w:val="00B56A5D"/>
    <w:rsid w:val="00B56D5E"/>
    <w:rsid w:val="00B570F0"/>
    <w:rsid w:val="00B57557"/>
    <w:rsid w:val="00B57678"/>
    <w:rsid w:val="00B57CDA"/>
    <w:rsid w:val="00B57FD2"/>
    <w:rsid w:val="00B6008D"/>
    <w:rsid w:val="00B60C94"/>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AAF"/>
    <w:rsid w:val="00B64FA2"/>
    <w:rsid w:val="00B652C5"/>
    <w:rsid w:val="00B65320"/>
    <w:rsid w:val="00B659F3"/>
    <w:rsid w:val="00B65A30"/>
    <w:rsid w:val="00B65A92"/>
    <w:rsid w:val="00B65C48"/>
    <w:rsid w:val="00B65FF7"/>
    <w:rsid w:val="00B66623"/>
    <w:rsid w:val="00B66E89"/>
    <w:rsid w:val="00B67342"/>
    <w:rsid w:val="00B67437"/>
    <w:rsid w:val="00B67AB0"/>
    <w:rsid w:val="00B67B16"/>
    <w:rsid w:val="00B67C07"/>
    <w:rsid w:val="00B67C7E"/>
    <w:rsid w:val="00B70654"/>
    <w:rsid w:val="00B711A5"/>
    <w:rsid w:val="00B712E6"/>
    <w:rsid w:val="00B7153D"/>
    <w:rsid w:val="00B71F9A"/>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578B"/>
    <w:rsid w:val="00B857F6"/>
    <w:rsid w:val="00B85837"/>
    <w:rsid w:val="00B8591E"/>
    <w:rsid w:val="00B8594A"/>
    <w:rsid w:val="00B85F81"/>
    <w:rsid w:val="00B86B34"/>
    <w:rsid w:val="00B86C32"/>
    <w:rsid w:val="00B871BA"/>
    <w:rsid w:val="00B8728F"/>
    <w:rsid w:val="00B872E1"/>
    <w:rsid w:val="00B8745F"/>
    <w:rsid w:val="00B87629"/>
    <w:rsid w:val="00B87859"/>
    <w:rsid w:val="00B878A0"/>
    <w:rsid w:val="00B90E58"/>
    <w:rsid w:val="00B91048"/>
    <w:rsid w:val="00B91765"/>
    <w:rsid w:val="00B91AB4"/>
    <w:rsid w:val="00B91BD5"/>
    <w:rsid w:val="00B91C1B"/>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F3D"/>
    <w:rsid w:val="00B950AE"/>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FA1"/>
    <w:rsid w:val="00BA0781"/>
    <w:rsid w:val="00BA0DBA"/>
    <w:rsid w:val="00BA104E"/>
    <w:rsid w:val="00BA146A"/>
    <w:rsid w:val="00BA194A"/>
    <w:rsid w:val="00BA1C0B"/>
    <w:rsid w:val="00BA1E23"/>
    <w:rsid w:val="00BA20DB"/>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DFD"/>
    <w:rsid w:val="00BA5035"/>
    <w:rsid w:val="00BA521E"/>
    <w:rsid w:val="00BA53AB"/>
    <w:rsid w:val="00BA560C"/>
    <w:rsid w:val="00BA58B1"/>
    <w:rsid w:val="00BA5FDD"/>
    <w:rsid w:val="00BA6353"/>
    <w:rsid w:val="00BA66E7"/>
    <w:rsid w:val="00BA6D23"/>
    <w:rsid w:val="00BA72BB"/>
    <w:rsid w:val="00BA76AD"/>
    <w:rsid w:val="00BA7A23"/>
    <w:rsid w:val="00BB0000"/>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704"/>
    <w:rsid w:val="00BB67C1"/>
    <w:rsid w:val="00BB6D72"/>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258"/>
    <w:rsid w:val="00BC340E"/>
    <w:rsid w:val="00BC346F"/>
    <w:rsid w:val="00BC39A7"/>
    <w:rsid w:val="00BC41E6"/>
    <w:rsid w:val="00BC4857"/>
    <w:rsid w:val="00BC4B74"/>
    <w:rsid w:val="00BC51E4"/>
    <w:rsid w:val="00BC570D"/>
    <w:rsid w:val="00BC574F"/>
    <w:rsid w:val="00BC5989"/>
    <w:rsid w:val="00BC5C7A"/>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F"/>
    <w:rsid w:val="00BD1795"/>
    <w:rsid w:val="00BD2082"/>
    <w:rsid w:val="00BD25F9"/>
    <w:rsid w:val="00BD2B88"/>
    <w:rsid w:val="00BD2F12"/>
    <w:rsid w:val="00BD3179"/>
    <w:rsid w:val="00BD343E"/>
    <w:rsid w:val="00BD3564"/>
    <w:rsid w:val="00BD3B53"/>
    <w:rsid w:val="00BD3CC8"/>
    <w:rsid w:val="00BD4971"/>
    <w:rsid w:val="00BD49E9"/>
    <w:rsid w:val="00BD4A37"/>
    <w:rsid w:val="00BD4E6B"/>
    <w:rsid w:val="00BD56B9"/>
    <w:rsid w:val="00BD5973"/>
    <w:rsid w:val="00BD6001"/>
    <w:rsid w:val="00BD6013"/>
    <w:rsid w:val="00BD644D"/>
    <w:rsid w:val="00BD64A5"/>
    <w:rsid w:val="00BD6591"/>
    <w:rsid w:val="00BD6AAB"/>
    <w:rsid w:val="00BD6AB8"/>
    <w:rsid w:val="00BD73C3"/>
    <w:rsid w:val="00BD741D"/>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B91"/>
    <w:rsid w:val="00BE6E7F"/>
    <w:rsid w:val="00BE7629"/>
    <w:rsid w:val="00BF0CEC"/>
    <w:rsid w:val="00BF1134"/>
    <w:rsid w:val="00BF1598"/>
    <w:rsid w:val="00BF172A"/>
    <w:rsid w:val="00BF1CF6"/>
    <w:rsid w:val="00BF21F8"/>
    <w:rsid w:val="00BF24D2"/>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90A"/>
    <w:rsid w:val="00BF5E73"/>
    <w:rsid w:val="00BF6055"/>
    <w:rsid w:val="00BF6082"/>
    <w:rsid w:val="00BF61C3"/>
    <w:rsid w:val="00BF61FC"/>
    <w:rsid w:val="00BF64AF"/>
    <w:rsid w:val="00BF65DA"/>
    <w:rsid w:val="00BF6980"/>
    <w:rsid w:val="00C001E9"/>
    <w:rsid w:val="00C0083E"/>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2CF"/>
    <w:rsid w:val="00C05301"/>
    <w:rsid w:val="00C05CBC"/>
    <w:rsid w:val="00C05FEF"/>
    <w:rsid w:val="00C061DB"/>
    <w:rsid w:val="00C06573"/>
    <w:rsid w:val="00C06B56"/>
    <w:rsid w:val="00C06F2B"/>
    <w:rsid w:val="00C07209"/>
    <w:rsid w:val="00C07234"/>
    <w:rsid w:val="00C07411"/>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6513"/>
    <w:rsid w:val="00C1654C"/>
    <w:rsid w:val="00C16A39"/>
    <w:rsid w:val="00C16BD3"/>
    <w:rsid w:val="00C16E7E"/>
    <w:rsid w:val="00C16F17"/>
    <w:rsid w:val="00C1705D"/>
    <w:rsid w:val="00C1705E"/>
    <w:rsid w:val="00C17326"/>
    <w:rsid w:val="00C175F4"/>
    <w:rsid w:val="00C178FC"/>
    <w:rsid w:val="00C17975"/>
    <w:rsid w:val="00C17AD1"/>
    <w:rsid w:val="00C17B2C"/>
    <w:rsid w:val="00C17F70"/>
    <w:rsid w:val="00C20186"/>
    <w:rsid w:val="00C203F9"/>
    <w:rsid w:val="00C20D26"/>
    <w:rsid w:val="00C2150C"/>
    <w:rsid w:val="00C217A9"/>
    <w:rsid w:val="00C21870"/>
    <w:rsid w:val="00C21BF8"/>
    <w:rsid w:val="00C21DFA"/>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89A"/>
    <w:rsid w:val="00C26A61"/>
    <w:rsid w:val="00C26BCE"/>
    <w:rsid w:val="00C26E1A"/>
    <w:rsid w:val="00C275B6"/>
    <w:rsid w:val="00C276DB"/>
    <w:rsid w:val="00C2770F"/>
    <w:rsid w:val="00C2775E"/>
    <w:rsid w:val="00C27F99"/>
    <w:rsid w:val="00C305DA"/>
    <w:rsid w:val="00C30EA2"/>
    <w:rsid w:val="00C30FC7"/>
    <w:rsid w:val="00C31393"/>
    <w:rsid w:val="00C313AC"/>
    <w:rsid w:val="00C31452"/>
    <w:rsid w:val="00C31719"/>
    <w:rsid w:val="00C31836"/>
    <w:rsid w:val="00C318E8"/>
    <w:rsid w:val="00C31ADD"/>
    <w:rsid w:val="00C31C7B"/>
    <w:rsid w:val="00C31D3E"/>
    <w:rsid w:val="00C3229F"/>
    <w:rsid w:val="00C3242F"/>
    <w:rsid w:val="00C3290F"/>
    <w:rsid w:val="00C32948"/>
    <w:rsid w:val="00C32964"/>
    <w:rsid w:val="00C33149"/>
    <w:rsid w:val="00C333EB"/>
    <w:rsid w:val="00C335B5"/>
    <w:rsid w:val="00C33932"/>
    <w:rsid w:val="00C33AFD"/>
    <w:rsid w:val="00C33DAD"/>
    <w:rsid w:val="00C33DD1"/>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400B8"/>
    <w:rsid w:val="00C4010E"/>
    <w:rsid w:val="00C40673"/>
    <w:rsid w:val="00C406CF"/>
    <w:rsid w:val="00C408DF"/>
    <w:rsid w:val="00C409CC"/>
    <w:rsid w:val="00C40A75"/>
    <w:rsid w:val="00C40C41"/>
    <w:rsid w:val="00C40F6B"/>
    <w:rsid w:val="00C41360"/>
    <w:rsid w:val="00C41382"/>
    <w:rsid w:val="00C41521"/>
    <w:rsid w:val="00C42026"/>
    <w:rsid w:val="00C427FF"/>
    <w:rsid w:val="00C42D54"/>
    <w:rsid w:val="00C42FD2"/>
    <w:rsid w:val="00C43647"/>
    <w:rsid w:val="00C43A80"/>
    <w:rsid w:val="00C443D1"/>
    <w:rsid w:val="00C445F7"/>
    <w:rsid w:val="00C446C4"/>
    <w:rsid w:val="00C448E1"/>
    <w:rsid w:val="00C4497B"/>
    <w:rsid w:val="00C44B04"/>
    <w:rsid w:val="00C4531C"/>
    <w:rsid w:val="00C45906"/>
    <w:rsid w:val="00C45B7C"/>
    <w:rsid w:val="00C45BDC"/>
    <w:rsid w:val="00C45FE3"/>
    <w:rsid w:val="00C46191"/>
    <w:rsid w:val="00C464C4"/>
    <w:rsid w:val="00C464D5"/>
    <w:rsid w:val="00C46C1B"/>
    <w:rsid w:val="00C46CEF"/>
    <w:rsid w:val="00C4789A"/>
    <w:rsid w:val="00C479C8"/>
    <w:rsid w:val="00C47A31"/>
    <w:rsid w:val="00C47A37"/>
    <w:rsid w:val="00C47D99"/>
    <w:rsid w:val="00C501D9"/>
    <w:rsid w:val="00C50446"/>
    <w:rsid w:val="00C50746"/>
    <w:rsid w:val="00C50C2A"/>
    <w:rsid w:val="00C50C50"/>
    <w:rsid w:val="00C50D28"/>
    <w:rsid w:val="00C51388"/>
    <w:rsid w:val="00C5159B"/>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107"/>
    <w:rsid w:val="00C57238"/>
    <w:rsid w:val="00C5781B"/>
    <w:rsid w:val="00C5796B"/>
    <w:rsid w:val="00C57D02"/>
    <w:rsid w:val="00C57E63"/>
    <w:rsid w:val="00C6022E"/>
    <w:rsid w:val="00C60287"/>
    <w:rsid w:val="00C6090B"/>
    <w:rsid w:val="00C609B9"/>
    <w:rsid w:val="00C60D8C"/>
    <w:rsid w:val="00C611E6"/>
    <w:rsid w:val="00C61839"/>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9F4"/>
    <w:rsid w:val="00C63DBA"/>
    <w:rsid w:val="00C64811"/>
    <w:rsid w:val="00C64998"/>
    <w:rsid w:val="00C64BCD"/>
    <w:rsid w:val="00C64EA9"/>
    <w:rsid w:val="00C64FFD"/>
    <w:rsid w:val="00C65155"/>
    <w:rsid w:val="00C65449"/>
    <w:rsid w:val="00C656F7"/>
    <w:rsid w:val="00C65D60"/>
    <w:rsid w:val="00C65E5F"/>
    <w:rsid w:val="00C65E9E"/>
    <w:rsid w:val="00C664C9"/>
    <w:rsid w:val="00C6678A"/>
    <w:rsid w:val="00C667C3"/>
    <w:rsid w:val="00C66815"/>
    <w:rsid w:val="00C66A82"/>
    <w:rsid w:val="00C67388"/>
    <w:rsid w:val="00C676FD"/>
    <w:rsid w:val="00C67EF1"/>
    <w:rsid w:val="00C7017D"/>
    <w:rsid w:val="00C703AB"/>
    <w:rsid w:val="00C7041B"/>
    <w:rsid w:val="00C705BB"/>
    <w:rsid w:val="00C70B74"/>
    <w:rsid w:val="00C70D9F"/>
    <w:rsid w:val="00C70F53"/>
    <w:rsid w:val="00C714B3"/>
    <w:rsid w:val="00C71820"/>
    <w:rsid w:val="00C71C0D"/>
    <w:rsid w:val="00C71D48"/>
    <w:rsid w:val="00C71E02"/>
    <w:rsid w:val="00C723D6"/>
    <w:rsid w:val="00C723F7"/>
    <w:rsid w:val="00C727BC"/>
    <w:rsid w:val="00C73F18"/>
    <w:rsid w:val="00C74168"/>
    <w:rsid w:val="00C74781"/>
    <w:rsid w:val="00C74B04"/>
    <w:rsid w:val="00C74BE6"/>
    <w:rsid w:val="00C74EBC"/>
    <w:rsid w:val="00C74FDB"/>
    <w:rsid w:val="00C74FF9"/>
    <w:rsid w:val="00C75053"/>
    <w:rsid w:val="00C75124"/>
    <w:rsid w:val="00C75190"/>
    <w:rsid w:val="00C7527E"/>
    <w:rsid w:val="00C75345"/>
    <w:rsid w:val="00C759B2"/>
    <w:rsid w:val="00C75E14"/>
    <w:rsid w:val="00C76424"/>
    <w:rsid w:val="00C764A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2174"/>
    <w:rsid w:val="00C829DB"/>
    <w:rsid w:val="00C82B8C"/>
    <w:rsid w:val="00C83845"/>
    <w:rsid w:val="00C83CC3"/>
    <w:rsid w:val="00C84044"/>
    <w:rsid w:val="00C841EC"/>
    <w:rsid w:val="00C84261"/>
    <w:rsid w:val="00C84269"/>
    <w:rsid w:val="00C844C0"/>
    <w:rsid w:val="00C84630"/>
    <w:rsid w:val="00C848D3"/>
    <w:rsid w:val="00C85213"/>
    <w:rsid w:val="00C85AFA"/>
    <w:rsid w:val="00C86044"/>
    <w:rsid w:val="00C86EAE"/>
    <w:rsid w:val="00C87584"/>
    <w:rsid w:val="00C875DB"/>
    <w:rsid w:val="00C8785C"/>
    <w:rsid w:val="00C87ACD"/>
    <w:rsid w:val="00C87B00"/>
    <w:rsid w:val="00C87CE6"/>
    <w:rsid w:val="00C87E03"/>
    <w:rsid w:val="00C901BE"/>
    <w:rsid w:val="00C911F2"/>
    <w:rsid w:val="00C91B7E"/>
    <w:rsid w:val="00C91CE2"/>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F1A"/>
    <w:rsid w:val="00CA0184"/>
    <w:rsid w:val="00CA01AD"/>
    <w:rsid w:val="00CA055D"/>
    <w:rsid w:val="00CA0910"/>
    <w:rsid w:val="00CA09BA"/>
    <w:rsid w:val="00CA0E02"/>
    <w:rsid w:val="00CA1319"/>
    <w:rsid w:val="00CA1976"/>
    <w:rsid w:val="00CA1A9C"/>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63"/>
    <w:rsid w:val="00CA5DF0"/>
    <w:rsid w:val="00CA60C3"/>
    <w:rsid w:val="00CA6331"/>
    <w:rsid w:val="00CA66A8"/>
    <w:rsid w:val="00CA6711"/>
    <w:rsid w:val="00CA6D65"/>
    <w:rsid w:val="00CA7133"/>
    <w:rsid w:val="00CA7257"/>
    <w:rsid w:val="00CA7402"/>
    <w:rsid w:val="00CA769F"/>
    <w:rsid w:val="00CA7B98"/>
    <w:rsid w:val="00CA7BBB"/>
    <w:rsid w:val="00CA7BF8"/>
    <w:rsid w:val="00CA7CF5"/>
    <w:rsid w:val="00CB067D"/>
    <w:rsid w:val="00CB08C8"/>
    <w:rsid w:val="00CB09D4"/>
    <w:rsid w:val="00CB0E7F"/>
    <w:rsid w:val="00CB10FB"/>
    <w:rsid w:val="00CB1AD2"/>
    <w:rsid w:val="00CB2169"/>
    <w:rsid w:val="00CB22ED"/>
    <w:rsid w:val="00CB2A10"/>
    <w:rsid w:val="00CB2DA0"/>
    <w:rsid w:val="00CB321F"/>
    <w:rsid w:val="00CB325E"/>
    <w:rsid w:val="00CB3750"/>
    <w:rsid w:val="00CB3C2E"/>
    <w:rsid w:val="00CB40A6"/>
    <w:rsid w:val="00CB4320"/>
    <w:rsid w:val="00CB465D"/>
    <w:rsid w:val="00CB4684"/>
    <w:rsid w:val="00CB47B8"/>
    <w:rsid w:val="00CB4A82"/>
    <w:rsid w:val="00CB4F34"/>
    <w:rsid w:val="00CB4F9F"/>
    <w:rsid w:val="00CB5044"/>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C0048"/>
    <w:rsid w:val="00CC0F34"/>
    <w:rsid w:val="00CC1153"/>
    <w:rsid w:val="00CC16BE"/>
    <w:rsid w:val="00CC176B"/>
    <w:rsid w:val="00CC185E"/>
    <w:rsid w:val="00CC1AA8"/>
    <w:rsid w:val="00CC2089"/>
    <w:rsid w:val="00CC218D"/>
    <w:rsid w:val="00CC253F"/>
    <w:rsid w:val="00CC272F"/>
    <w:rsid w:val="00CC2BEA"/>
    <w:rsid w:val="00CC35D0"/>
    <w:rsid w:val="00CC35EC"/>
    <w:rsid w:val="00CC3A36"/>
    <w:rsid w:val="00CC3D03"/>
    <w:rsid w:val="00CC3F8A"/>
    <w:rsid w:val="00CC4139"/>
    <w:rsid w:val="00CC4358"/>
    <w:rsid w:val="00CC44D9"/>
    <w:rsid w:val="00CC4602"/>
    <w:rsid w:val="00CC4997"/>
    <w:rsid w:val="00CC4CC9"/>
    <w:rsid w:val="00CC4E96"/>
    <w:rsid w:val="00CC4F9B"/>
    <w:rsid w:val="00CC5391"/>
    <w:rsid w:val="00CC53E6"/>
    <w:rsid w:val="00CC55BD"/>
    <w:rsid w:val="00CC58C9"/>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94D"/>
    <w:rsid w:val="00CD0BFB"/>
    <w:rsid w:val="00CD0EB5"/>
    <w:rsid w:val="00CD0F42"/>
    <w:rsid w:val="00CD123D"/>
    <w:rsid w:val="00CD1276"/>
    <w:rsid w:val="00CD159C"/>
    <w:rsid w:val="00CD16FD"/>
    <w:rsid w:val="00CD1AC0"/>
    <w:rsid w:val="00CD2149"/>
    <w:rsid w:val="00CD22EE"/>
    <w:rsid w:val="00CD27EE"/>
    <w:rsid w:val="00CD2A5A"/>
    <w:rsid w:val="00CD2AD1"/>
    <w:rsid w:val="00CD2BBE"/>
    <w:rsid w:val="00CD2BE3"/>
    <w:rsid w:val="00CD2D9B"/>
    <w:rsid w:val="00CD38BD"/>
    <w:rsid w:val="00CD3968"/>
    <w:rsid w:val="00CD3AA1"/>
    <w:rsid w:val="00CD4511"/>
    <w:rsid w:val="00CD4940"/>
    <w:rsid w:val="00CD49DF"/>
    <w:rsid w:val="00CD4DD2"/>
    <w:rsid w:val="00CD52BA"/>
    <w:rsid w:val="00CD58EB"/>
    <w:rsid w:val="00CD66AA"/>
    <w:rsid w:val="00CD6B6B"/>
    <w:rsid w:val="00CD6CDB"/>
    <w:rsid w:val="00CD7021"/>
    <w:rsid w:val="00CD70EC"/>
    <w:rsid w:val="00CD711D"/>
    <w:rsid w:val="00CD7468"/>
    <w:rsid w:val="00CD74DD"/>
    <w:rsid w:val="00CD75D5"/>
    <w:rsid w:val="00CD75F1"/>
    <w:rsid w:val="00CD778D"/>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690A"/>
    <w:rsid w:val="00CE6F3C"/>
    <w:rsid w:val="00CE779D"/>
    <w:rsid w:val="00CE78F8"/>
    <w:rsid w:val="00CE797C"/>
    <w:rsid w:val="00CE79E1"/>
    <w:rsid w:val="00CE7E30"/>
    <w:rsid w:val="00CF06F3"/>
    <w:rsid w:val="00CF0C9B"/>
    <w:rsid w:val="00CF0ED3"/>
    <w:rsid w:val="00CF1171"/>
    <w:rsid w:val="00CF1190"/>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5831"/>
    <w:rsid w:val="00D05AB3"/>
    <w:rsid w:val="00D05B01"/>
    <w:rsid w:val="00D05F85"/>
    <w:rsid w:val="00D066AE"/>
    <w:rsid w:val="00D06869"/>
    <w:rsid w:val="00D06F22"/>
    <w:rsid w:val="00D06F95"/>
    <w:rsid w:val="00D07036"/>
    <w:rsid w:val="00D071CE"/>
    <w:rsid w:val="00D0753A"/>
    <w:rsid w:val="00D07600"/>
    <w:rsid w:val="00D07E2A"/>
    <w:rsid w:val="00D07E72"/>
    <w:rsid w:val="00D07EBC"/>
    <w:rsid w:val="00D07F15"/>
    <w:rsid w:val="00D1000C"/>
    <w:rsid w:val="00D10714"/>
    <w:rsid w:val="00D10955"/>
    <w:rsid w:val="00D1096C"/>
    <w:rsid w:val="00D10A8F"/>
    <w:rsid w:val="00D11422"/>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F17"/>
    <w:rsid w:val="00D15FC3"/>
    <w:rsid w:val="00D1649F"/>
    <w:rsid w:val="00D16762"/>
    <w:rsid w:val="00D16D81"/>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B5B"/>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163"/>
    <w:rsid w:val="00D30229"/>
    <w:rsid w:val="00D30267"/>
    <w:rsid w:val="00D3040B"/>
    <w:rsid w:val="00D305A0"/>
    <w:rsid w:val="00D30936"/>
    <w:rsid w:val="00D30DBC"/>
    <w:rsid w:val="00D30E41"/>
    <w:rsid w:val="00D3160B"/>
    <w:rsid w:val="00D31B0E"/>
    <w:rsid w:val="00D31F45"/>
    <w:rsid w:val="00D321BE"/>
    <w:rsid w:val="00D323FB"/>
    <w:rsid w:val="00D328B1"/>
    <w:rsid w:val="00D329B8"/>
    <w:rsid w:val="00D329CC"/>
    <w:rsid w:val="00D33134"/>
    <w:rsid w:val="00D333A5"/>
    <w:rsid w:val="00D33611"/>
    <w:rsid w:val="00D33668"/>
    <w:rsid w:val="00D3368F"/>
    <w:rsid w:val="00D34587"/>
    <w:rsid w:val="00D34741"/>
    <w:rsid w:val="00D34B4B"/>
    <w:rsid w:val="00D35113"/>
    <w:rsid w:val="00D35273"/>
    <w:rsid w:val="00D3558C"/>
    <w:rsid w:val="00D3578C"/>
    <w:rsid w:val="00D35849"/>
    <w:rsid w:val="00D3590B"/>
    <w:rsid w:val="00D35923"/>
    <w:rsid w:val="00D35C17"/>
    <w:rsid w:val="00D360E1"/>
    <w:rsid w:val="00D362FC"/>
    <w:rsid w:val="00D364C6"/>
    <w:rsid w:val="00D36545"/>
    <w:rsid w:val="00D3656C"/>
    <w:rsid w:val="00D3662C"/>
    <w:rsid w:val="00D368B3"/>
    <w:rsid w:val="00D36C77"/>
    <w:rsid w:val="00D36C96"/>
    <w:rsid w:val="00D36F90"/>
    <w:rsid w:val="00D3718E"/>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49A"/>
    <w:rsid w:val="00D46532"/>
    <w:rsid w:val="00D46C6B"/>
    <w:rsid w:val="00D46F5A"/>
    <w:rsid w:val="00D47E07"/>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7F"/>
    <w:rsid w:val="00D54AA2"/>
    <w:rsid w:val="00D55008"/>
    <w:rsid w:val="00D5521B"/>
    <w:rsid w:val="00D552D9"/>
    <w:rsid w:val="00D55734"/>
    <w:rsid w:val="00D55ADF"/>
    <w:rsid w:val="00D55C09"/>
    <w:rsid w:val="00D55F7E"/>
    <w:rsid w:val="00D55FAE"/>
    <w:rsid w:val="00D55FB9"/>
    <w:rsid w:val="00D56042"/>
    <w:rsid w:val="00D56268"/>
    <w:rsid w:val="00D564AF"/>
    <w:rsid w:val="00D56BF0"/>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458"/>
    <w:rsid w:val="00D6496A"/>
    <w:rsid w:val="00D649FA"/>
    <w:rsid w:val="00D64A63"/>
    <w:rsid w:val="00D64AA5"/>
    <w:rsid w:val="00D64B59"/>
    <w:rsid w:val="00D650E1"/>
    <w:rsid w:val="00D653DE"/>
    <w:rsid w:val="00D654B2"/>
    <w:rsid w:val="00D658BF"/>
    <w:rsid w:val="00D661B4"/>
    <w:rsid w:val="00D66314"/>
    <w:rsid w:val="00D66435"/>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101A"/>
    <w:rsid w:val="00D715A7"/>
    <w:rsid w:val="00D717D2"/>
    <w:rsid w:val="00D71A9D"/>
    <w:rsid w:val="00D71B2F"/>
    <w:rsid w:val="00D71C17"/>
    <w:rsid w:val="00D71C89"/>
    <w:rsid w:val="00D71F60"/>
    <w:rsid w:val="00D72025"/>
    <w:rsid w:val="00D721E4"/>
    <w:rsid w:val="00D7225A"/>
    <w:rsid w:val="00D7239B"/>
    <w:rsid w:val="00D7293D"/>
    <w:rsid w:val="00D72CFF"/>
    <w:rsid w:val="00D72F88"/>
    <w:rsid w:val="00D73336"/>
    <w:rsid w:val="00D73548"/>
    <w:rsid w:val="00D7379D"/>
    <w:rsid w:val="00D73D32"/>
    <w:rsid w:val="00D73ECC"/>
    <w:rsid w:val="00D73FBB"/>
    <w:rsid w:val="00D73FC0"/>
    <w:rsid w:val="00D74027"/>
    <w:rsid w:val="00D74030"/>
    <w:rsid w:val="00D745C4"/>
    <w:rsid w:val="00D745CB"/>
    <w:rsid w:val="00D74AD3"/>
    <w:rsid w:val="00D74C16"/>
    <w:rsid w:val="00D74C46"/>
    <w:rsid w:val="00D75069"/>
    <w:rsid w:val="00D757CE"/>
    <w:rsid w:val="00D7581F"/>
    <w:rsid w:val="00D75898"/>
    <w:rsid w:val="00D75A61"/>
    <w:rsid w:val="00D75CD1"/>
    <w:rsid w:val="00D75EE3"/>
    <w:rsid w:val="00D76436"/>
    <w:rsid w:val="00D768BF"/>
    <w:rsid w:val="00D76C83"/>
    <w:rsid w:val="00D76FBD"/>
    <w:rsid w:val="00D7772F"/>
    <w:rsid w:val="00D77755"/>
    <w:rsid w:val="00D779E0"/>
    <w:rsid w:val="00D77E21"/>
    <w:rsid w:val="00D8026F"/>
    <w:rsid w:val="00D804A7"/>
    <w:rsid w:val="00D8082B"/>
    <w:rsid w:val="00D8096C"/>
    <w:rsid w:val="00D80B68"/>
    <w:rsid w:val="00D80C53"/>
    <w:rsid w:val="00D8127B"/>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B2F"/>
    <w:rsid w:val="00D86C1F"/>
    <w:rsid w:val="00D86D60"/>
    <w:rsid w:val="00D86DF0"/>
    <w:rsid w:val="00D870F6"/>
    <w:rsid w:val="00D873FD"/>
    <w:rsid w:val="00D87448"/>
    <w:rsid w:val="00D87479"/>
    <w:rsid w:val="00D875FE"/>
    <w:rsid w:val="00D87D78"/>
    <w:rsid w:val="00D90059"/>
    <w:rsid w:val="00D90227"/>
    <w:rsid w:val="00D90235"/>
    <w:rsid w:val="00D90276"/>
    <w:rsid w:val="00D908A1"/>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805"/>
    <w:rsid w:val="00D93279"/>
    <w:rsid w:val="00D93353"/>
    <w:rsid w:val="00D93887"/>
    <w:rsid w:val="00D940E2"/>
    <w:rsid w:val="00D943BE"/>
    <w:rsid w:val="00D94590"/>
    <w:rsid w:val="00D946B2"/>
    <w:rsid w:val="00D94AF7"/>
    <w:rsid w:val="00D957EB"/>
    <w:rsid w:val="00D95842"/>
    <w:rsid w:val="00D95B50"/>
    <w:rsid w:val="00D95C3F"/>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F06"/>
    <w:rsid w:val="00DA0FB8"/>
    <w:rsid w:val="00DA107F"/>
    <w:rsid w:val="00DA10BC"/>
    <w:rsid w:val="00DA1E92"/>
    <w:rsid w:val="00DA1F19"/>
    <w:rsid w:val="00DA201A"/>
    <w:rsid w:val="00DA2100"/>
    <w:rsid w:val="00DA255A"/>
    <w:rsid w:val="00DA25C5"/>
    <w:rsid w:val="00DA2732"/>
    <w:rsid w:val="00DA2877"/>
    <w:rsid w:val="00DA293A"/>
    <w:rsid w:val="00DA295F"/>
    <w:rsid w:val="00DA2B95"/>
    <w:rsid w:val="00DA2E76"/>
    <w:rsid w:val="00DA2E9F"/>
    <w:rsid w:val="00DA2EB2"/>
    <w:rsid w:val="00DA2FBD"/>
    <w:rsid w:val="00DA3104"/>
    <w:rsid w:val="00DA3188"/>
    <w:rsid w:val="00DA32A3"/>
    <w:rsid w:val="00DA37BD"/>
    <w:rsid w:val="00DA3A61"/>
    <w:rsid w:val="00DA3A74"/>
    <w:rsid w:val="00DA3DB5"/>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639"/>
    <w:rsid w:val="00DB3A07"/>
    <w:rsid w:val="00DB3BCC"/>
    <w:rsid w:val="00DB40D7"/>
    <w:rsid w:val="00DB46CF"/>
    <w:rsid w:val="00DB4795"/>
    <w:rsid w:val="00DB48E2"/>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8"/>
    <w:rsid w:val="00DE2D17"/>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D9"/>
    <w:rsid w:val="00DE7915"/>
    <w:rsid w:val="00DE7917"/>
    <w:rsid w:val="00DE7B31"/>
    <w:rsid w:val="00DE7DA9"/>
    <w:rsid w:val="00DF0002"/>
    <w:rsid w:val="00DF0712"/>
    <w:rsid w:val="00DF0832"/>
    <w:rsid w:val="00DF09ED"/>
    <w:rsid w:val="00DF0E98"/>
    <w:rsid w:val="00DF0EE6"/>
    <w:rsid w:val="00DF1525"/>
    <w:rsid w:val="00DF1649"/>
    <w:rsid w:val="00DF17A0"/>
    <w:rsid w:val="00DF1879"/>
    <w:rsid w:val="00DF1B8B"/>
    <w:rsid w:val="00DF1DD4"/>
    <w:rsid w:val="00DF1FC5"/>
    <w:rsid w:val="00DF23A2"/>
    <w:rsid w:val="00DF23AE"/>
    <w:rsid w:val="00DF25E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A76"/>
    <w:rsid w:val="00DF7521"/>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CC9"/>
    <w:rsid w:val="00E066AE"/>
    <w:rsid w:val="00E067B9"/>
    <w:rsid w:val="00E070C7"/>
    <w:rsid w:val="00E0710D"/>
    <w:rsid w:val="00E072D3"/>
    <w:rsid w:val="00E07394"/>
    <w:rsid w:val="00E074B6"/>
    <w:rsid w:val="00E07673"/>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B1"/>
    <w:rsid w:val="00E17BF3"/>
    <w:rsid w:val="00E200D0"/>
    <w:rsid w:val="00E20950"/>
    <w:rsid w:val="00E20D52"/>
    <w:rsid w:val="00E21051"/>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B52"/>
    <w:rsid w:val="00E22BAC"/>
    <w:rsid w:val="00E2347F"/>
    <w:rsid w:val="00E23861"/>
    <w:rsid w:val="00E23B33"/>
    <w:rsid w:val="00E23CCC"/>
    <w:rsid w:val="00E2411A"/>
    <w:rsid w:val="00E24208"/>
    <w:rsid w:val="00E2431B"/>
    <w:rsid w:val="00E244F0"/>
    <w:rsid w:val="00E24F40"/>
    <w:rsid w:val="00E25043"/>
    <w:rsid w:val="00E250DD"/>
    <w:rsid w:val="00E2514A"/>
    <w:rsid w:val="00E25205"/>
    <w:rsid w:val="00E252BC"/>
    <w:rsid w:val="00E258BC"/>
    <w:rsid w:val="00E25EBF"/>
    <w:rsid w:val="00E26993"/>
    <w:rsid w:val="00E26B59"/>
    <w:rsid w:val="00E26DFD"/>
    <w:rsid w:val="00E270ED"/>
    <w:rsid w:val="00E27189"/>
    <w:rsid w:val="00E2720C"/>
    <w:rsid w:val="00E274C6"/>
    <w:rsid w:val="00E27522"/>
    <w:rsid w:val="00E27560"/>
    <w:rsid w:val="00E276F7"/>
    <w:rsid w:val="00E2786E"/>
    <w:rsid w:val="00E27922"/>
    <w:rsid w:val="00E27BCA"/>
    <w:rsid w:val="00E27D9D"/>
    <w:rsid w:val="00E27F29"/>
    <w:rsid w:val="00E300A0"/>
    <w:rsid w:val="00E3019C"/>
    <w:rsid w:val="00E301D0"/>
    <w:rsid w:val="00E304E1"/>
    <w:rsid w:val="00E30A15"/>
    <w:rsid w:val="00E30B30"/>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D19"/>
    <w:rsid w:val="00E344EB"/>
    <w:rsid w:val="00E34604"/>
    <w:rsid w:val="00E34973"/>
    <w:rsid w:val="00E34F39"/>
    <w:rsid w:val="00E355F2"/>
    <w:rsid w:val="00E35A29"/>
    <w:rsid w:val="00E35B5D"/>
    <w:rsid w:val="00E35C8A"/>
    <w:rsid w:val="00E364D0"/>
    <w:rsid w:val="00E365AC"/>
    <w:rsid w:val="00E367C4"/>
    <w:rsid w:val="00E36B52"/>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B2B"/>
    <w:rsid w:val="00E46C06"/>
    <w:rsid w:val="00E4743A"/>
    <w:rsid w:val="00E47870"/>
    <w:rsid w:val="00E47A72"/>
    <w:rsid w:val="00E47B9D"/>
    <w:rsid w:val="00E47E00"/>
    <w:rsid w:val="00E47FA6"/>
    <w:rsid w:val="00E50681"/>
    <w:rsid w:val="00E50CF2"/>
    <w:rsid w:val="00E510C9"/>
    <w:rsid w:val="00E51125"/>
    <w:rsid w:val="00E51353"/>
    <w:rsid w:val="00E513B4"/>
    <w:rsid w:val="00E51BF9"/>
    <w:rsid w:val="00E5225A"/>
    <w:rsid w:val="00E52698"/>
    <w:rsid w:val="00E526B8"/>
    <w:rsid w:val="00E52EE1"/>
    <w:rsid w:val="00E52F3E"/>
    <w:rsid w:val="00E534FC"/>
    <w:rsid w:val="00E53983"/>
    <w:rsid w:val="00E53CF0"/>
    <w:rsid w:val="00E540F6"/>
    <w:rsid w:val="00E54307"/>
    <w:rsid w:val="00E54851"/>
    <w:rsid w:val="00E549F7"/>
    <w:rsid w:val="00E54A54"/>
    <w:rsid w:val="00E54D75"/>
    <w:rsid w:val="00E550E7"/>
    <w:rsid w:val="00E55125"/>
    <w:rsid w:val="00E557BB"/>
    <w:rsid w:val="00E55AAA"/>
    <w:rsid w:val="00E55D16"/>
    <w:rsid w:val="00E5645A"/>
    <w:rsid w:val="00E566C4"/>
    <w:rsid w:val="00E56852"/>
    <w:rsid w:val="00E56973"/>
    <w:rsid w:val="00E5734D"/>
    <w:rsid w:val="00E577E3"/>
    <w:rsid w:val="00E578A2"/>
    <w:rsid w:val="00E57D3C"/>
    <w:rsid w:val="00E57E5C"/>
    <w:rsid w:val="00E609A5"/>
    <w:rsid w:val="00E61215"/>
    <w:rsid w:val="00E6131D"/>
    <w:rsid w:val="00E616FC"/>
    <w:rsid w:val="00E61C14"/>
    <w:rsid w:val="00E61C78"/>
    <w:rsid w:val="00E61D1D"/>
    <w:rsid w:val="00E620E1"/>
    <w:rsid w:val="00E62110"/>
    <w:rsid w:val="00E625A0"/>
    <w:rsid w:val="00E62BD1"/>
    <w:rsid w:val="00E62CF1"/>
    <w:rsid w:val="00E63088"/>
    <w:rsid w:val="00E635CC"/>
    <w:rsid w:val="00E63893"/>
    <w:rsid w:val="00E63E05"/>
    <w:rsid w:val="00E63E22"/>
    <w:rsid w:val="00E63E46"/>
    <w:rsid w:val="00E641D2"/>
    <w:rsid w:val="00E642A0"/>
    <w:rsid w:val="00E6441F"/>
    <w:rsid w:val="00E6491B"/>
    <w:rsid w:val="00E64A77"/>
    <w:rsid w:val="00E64F86"/>
    <w:rsid w:val="00E650B4"/>
    <w:rsid w:val="00E654B4"/>
    <w:rsid w:val="00E65DD2"/>
    <w:rsid w:val="00E6609E"/>
    <w:rsid w:val="00E66129"/>
    <w:rsid w:val="00E663EF"/>
    <w:rsid w:val="00E66996"/>
    <w:rsid w:val="00E66B5F"/>
    <w:rsid w:val="00E66D57"/>
    <w:rsid w:val="00E671E1"/>
    <w:rsid w:val="00E672FD"/>
    <w:rsid w:val="00E67E8D"/>
    <w:rsid w:val="00E70043"/>
    <w:rsid w:val="00E701A1"/>
    <w:rsid w:val="00E702AA"/>
    <w:rsid w:val="00E7056B"/>
    <w:rsid w:val="00E70694"/>
    <w:rsid w:val="00E706E9"/>
    <w:rsid w:val="00E70907"/>
    <w:rsid w:val="00E70F1D"/>
    <w:rsid w:val="00E71058"/>
    <w:rsid w:val="00E711EA"/>
    <w:rsid w:val="00E7155B"/>
    <w:rsid w:val="00E7192A"/>
    <w:rsid w:val="00E71D61"/>
    <w:rsid w:val="00E720C9"/>
    <w:rsid w:val="00E723F0"/>
    <w:rsid w:val="00E725EC"/>
    <w:rsid w:val="00E72715"/>
    <w:rsid w:val="00E72E1B"/>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A9"/>
    <w:rsid w:val="00E811B1"/>
    <w:rsid w:val="00E8127C"/>
    <w:rsid w:val="00E8148F"/>
    <w:rsid w:val="00E81D44"/>
    <w:rsid w:val="00E8214C"/>
    <w:rsid w:val="00E832E9"/>
    <w:rsid w:val="00E83589"/>
    <w:rsid w:val="00E83EFC"/>
    <w:rsid w:val="00E840C5"/>
    <w:rsid w:val="00E84186"/>
    <w:rsid w:val="00E84350"/>
    <w:rsid w:val="00E84B20"/>
    <w:rsid w:val="00E84CEC"/>
    <w:rsid w:val="00E84F75"/>
    <w:rsid w:val="00E85388"/>
    <w:rsid w:val="00E85447"/>
    <w:rsid w:val="00E859B2"/>
    <w:rsid w:val="00E85EC4"/>
    <w:rsid w:val="00E861AD"/>
    <w:rsid w:val="00E8628E"/>
    <w:rsid w:val="00E86530"/>
    <w:rsid w:val="00E86644"/>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DF"/>
    <w:rsid w:val="00E96B70"/>
    <w:rsid w:val="00E970C7"/>
    <w:rsid w:val="00E972D5"/>
    <w:rsid w:val="00E97908"/>
    <w:rsid w:val="00EA030A"/>
    <w:rsid w:val="00EA030D"/>
    <w:rsid w:val="00EA089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D1"/>
    <w:rsid w:val="00EA320C"/>
    <w:rsid w:val="00EA3767"/>
    <w:rsid w:val="00EA3A05"/>
    <w:rsid w:val="00EA3A1D"/>
    <w:rsid w:val="00EA4765"/>
    <w:rsid w:val="00EA49B3"/>
    <w:rsid w:val="00EA4E03"/>
    <w:rsid w:val="00EA5218"/>
    <w:rsid w:val="00EA58BC"/>
    <w:rsid w:val="00EA5D63"/>
    <w:rsid w:val="00EA5F50"/>
    <w:rsid w:val="00EA63B7"/>
    <w:rsid w:val="00EA6595"/>
    <w:rsid w:val="00EA65E3"/>
    <w:rsid w:val="00EA6736"/>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D1A"/>
    <w:rsid w:val="00EB317E"/>
    <w:rsid w:val="00EB335C"/>
    <w:rsid w:val="00EB343D"/>
    <w:rsid w:val="00EB34AD"/>
    <w:rsid w:val="00EB3D7D"/>
    <w:rsid w:val="00EB4773"/>
    <w:rsid w:val="00EB4863"/>
    <w:rsid w:val="00EB4FB7"/>
    <w:rsid w:val="00EB525A"/>
    <w:rsid w:val="00EB57F9"/>
    <w:rsid w:val="00EB5823"/>
    <w:rsid w:val="00EB59B6"/>
    <w:rsid w:val="00EB5B8C"/>
    <w:rsid w:val="00EB5EA8"/>
    <w:rsid w:val="00EB64BB"/>
    <w:rsid w:val="00EB683A"/>
    <w:rsid w:val="00EB6B4E"/>
    <w:rsid w:val="00EB6CB1"/>
    <w:rsid w:val="00EB6F18"/>
    <w:rsid w:val="00EB6F28"/>
    <w:rsid w:val="00EB7001"/>
    <w:rsid w:val="00EB720A"/>
    <w:rsid w:val="00EB727E"/>
    <w:rsid w:val="00EB72E9"/>
    <w:rsid w:val="00EB734F"/>
    <w:rsid w:val="00EB73EE"/>
    <w:rsid w:val="00EB75DB"/>
    <w:rsid w:val="00EB7A08"/>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586"/>
    <w:rsid w:val="00ED05E3"/>
    <w:rsid w:val="00ED069A"/>
    <w:rsid w:val="00ED079E"/>
    <w:rsid w:val="00ED08D2"/>
    <w:rsid w:val="00ED09F9"/>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326"/>
    <w:rsid w:val="00ED5470"/>
    <w:rsid w:val="00ED5816"/>
    <w:rsid w:val="00ED58A1"/>
    <w:rsid w:val="00ED5AE5"/>
    <w:rsid w:val="00ED5D0F"/>
    <w:rsid w:val="00ED5F7D"/>
    <w:rsid w:val="00ED6D8B"/>
    <w:rsid w:val="00ED7000"/>
    <w:rsid w:val="00ED75B9"/>
    <w:rsid w:val="00EE0342"/>
    <w:rsid w:val="00EE04D6"/>
    <w:rsid w:val="00EE0B54"/>
    <w:rsid w:val="00EE0EA4"/>
    <w:rsid w:val="00EE1519"/>
    <w:rsid w:val="00EE15DF"/>
    <w:rsid w:val="00EE16AE"/>
    <w:rsid w:val="00EE16BB"/>
    <w:rsid w:val="00EE1A0C"/>
    <w:rsid w:val="00EE1BEC"/>
    <w:rsid w:val="00EE2090"/>
    <w:rsid w:val="00EE20E2"/>
    <w:rsid w:val="00EE22F9"/>
    <w:rsid w:val="00EE2354"/>
    <w:rsid w:val="00EE2686"/>
    <w:rsid w:val="00EE2999"/>
    <w:rsid w:val="00EE2A0B"/>
    <w:rsid w:val="00EE2A31"/>
    <w:rsid w:val="00EE2E3A"/>
    <w:rsid w:val="00EE2F7A"/>
    <w:rsid w:val="00EE327A"/>
    <w:rsid w:val="00EE34BE"/>
    <w:rsid w:val="00EE364D"/>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527"/>
    <w:rsid w:val="00EF08C4"/>
    <w:rsid w:val="00EF0E62"/>
    <w:rsid w:val="00EF14F5"/>
    <w:rsid w:val="00EF1530"/>
    <w:rsid w:val="00EF1D7D"/>
    <w:rsid w:val="00EF265C"/>
    <w:rsid w:val="00EF2708"/>
    <w:rsid w:val="00EF27D8"/>
    <w:rsid w:val="00EF2DA1"/>
    <w:rsid w:val="00EF35DE"/>
    <w:rsid w:val="00EF4362"/>
    <w:rsid w:val="00EF4367"/>
    <w:rsid w:val="00EF436C"/>
    <w:rsid w:val="00EF45A8"/>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F00165"/>
    <w:rsid w:val="00F00180"/>
    <w:rsid w:val="00F00181"/>
    <w:rsid w:val="00F0025B"/>
    <w:rsid w:val="00F00509"/>
    <w:rsid w:val="00F00908"/>
    <w:rsid w:val="00F00A34"/>
    <w:rsid w:val="00F0139B"/>
    <w:rsid w:val="00F01582"/>
    <w:rsid w:val="00F01B94"/>
    <w:rsid w:val="00F01D80"/>
    <w:rsid w:val="00F02B19"/>
    <w:rsid w:val="00F02D5D"/>
    <w:rsid w:val="00F02DD7"/>
    <w:rsid w:val="00F02E92"/>
    <w:rsid w:val="00F02EA9"/>
    <w:rsid w:val="00F0390E"/>
    <w:rsid w:val="00F03944"/>
    <w:rsid w:val="00F03AB0"/>
    <w:rsid w:val="00F03ABE"/>
    <w:rsid w:val="00F03AF6"/>
    <w:rsid w:val="00F03B34"/>
    <w:rsid w:val="00F03D55"/>
    <w:rsid w:val="00F03FE7"/>
    <w:rsid w:val="00F040E3"/>
    <w:rsid w:val="00F05006"/>
    <w:rsid w:val="00F05557"/>
    <w:rsid w:val="00F055AA"/>
    <w:rsid w:val="00F055D2"/>
    <w:rsid w:val="00F05688"/>
    <w:rsid w:val="00F056F8"/>
    <w:rsid w:val="00F05C5A"/>
    <w:rsid w:val="00F05E19"/>
    <w:rsid w:val="00F06123"/>
    <w:rsid w:val="00F066D5"/>
    <w:rsid w:val="00F069F9"/>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349"/>
    <w:rsid w:val="00F16887"/>
    <w:rsid w:val="00F172D5"/>
    <w:rsid w:val="00F17308"/>
    <w:rsid w:val="00F1765B"/>
    <w:rsid w:val="00F1776E"/>
    <w:rsid w:val="00F17AA1"/>
    <w:rsid w:val="00F17EED"/>
    <w:rsid w:val="00F17FF3"/>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A9B"/>
    <w:rsid w:val="00F30C60"/>
    <w:rsid w:val="00F30E68"/>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448"/>
    <w:rsid w:val="00F36506"/>
    <w:rsid w:val="00F36FA1"/>
    <w:rsid w:val="00F37185"/>
    <w:rsid w:val="00F37977"/>
    <w:rsid w:val="00F37995"/>
    <w:rsid w:val="00F37996"/>
    <w:rsid w:val="00F37B78"/>
    <w:rsid w:val="00F37D91"/>
    <w:rsid w:val="00F37FCA"/>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228E"/>
    <w:rsid w:val="00F5263D"/>
    <w:rsid w:val="00F52C98"/>
    <w:rsid w:val="00F5353C"/>
    <w:rsid w:val="00F53F11"/>
    <w:rsid w:val="00F542F9"/>
    <w:rsid w:val="00F543D3"/>
    <w:rsid w:val="00F544A1"/>
    <w:rsid w:val="00F54B08"/>
    <w:rsid w:val="00F54FD7"/>
    <w:rsid w:val="00F55095"/>
    <w:rsid w:val="00F552E2"/>
    <w:rsid w:val="00F55445"/>
    <w:rsid w:val="00F55857"/>
    <w:rsid w:val="00F55A55"/>
    <w:rsid w:val="00F55D2E"/>
    <w:rsid w:val="00F55D8A"/>
    <w:rsid w:val="00F560F1"/>
    <w:rsid w:val="00F56214"/>
    <w:rsid w:val="00F56B4E"/>
    <w:rsid w:val="00F56C30"/>
    <w:rsid w:val="00F56C40"/>
    <w:rsid w:val="00F56CA2"/>
    <w:rsid w:val="00F56D83"/>
    <w:rsid w:val="00F57778"/>
    <w:rsid w:val="00F6007D"/>
    <w:rsid w:val="00F608EE"/>
    <w:rsid w:val="00F60BD9"/>
    <w:rsid w:val="00F61085"/>
    <w:rsid w:val="00F6134E"/>
    <w:rsid w:val="00F61774"/>
    <w:rsid w:val="00F6178C"/>
    <w:rsid w:val="00F61B2F"/>
    <w:rsid w:val="00F62595"/>
    <w:rsid w:val="00F62E8D"/>
    <w:rsid w:val="00F63AA1"/>
    <w:rsid w:val="00F6423F"/>
    <w:rsid w:val="00F64818"/>
    <w:rsid w:val="00F648E4"/>
    <w:rsid w:val="00F64B69"/>
    <w:rsid w:val="00F6556D"/>
    <w:rsid w:val="00F65929"/>
    <w:rsid w:val="00F65E7F"/>
    <w:rsid w:val="00F66361"/>
    <w:rsid w:val="00F66552"/>
    <w:rsid w:val="00F6672A"/>
    <w:rsid w:val="00F66A0E"/>
    <w:rsid w:val="00F66FED"/>
    <w:rsid w:val="00F6713E"/>
    <w:rsid w:val="00F672DA"/>
    <w:rsid w:val="00F67475"/>
    <w:rsid w:val="00F6748B"/>
    <w:rsid w:val="00F67B3B"/>
    <w:rsid w:val="00F67BB6"/>
    <w:rsid w:val="00F67FD9"/>
    <w:rsid w:val="00F700E4"/>
    <w:rsid w:val="00F70828"/>
    <w:rsid w:val="00F70A72"/>
    <w:rsid w:val="00F70AD2"/>
    <w:rsid w:val="00F70BF4"/>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39"/>
    <w:rsid w:val="00F736A1"/>
    <w:rsid w:val="00F736EA"/>
    <w:rsid w:val="00F738EA"/>
    <w:rsid w:val="00F74043"/>
    <w:rsid w:val="00F741C4"/>
    <w:rsid w:val="00F7421D"/>
    <w:rsid w:val="00F743EA"/>
    <w:rsid w:val="00F74475"/>
    <w:rsid w:val="00F744D8"/>
    <w:rsid w:val="00F74541"/>
    <w:rsid w:val="00F74868"/>
    <w:rsid w:val="00F748C7"/>
    <w:rsid w:val="00F74F81"/>
    <w:rsid w:val="00F751E2"/>
    <w:rsid w:val="00F7522D"/>
    <w:rsid w:val="00F7568D"/>
    <w:rsid w:val="00F75A02"/>
    <w:rsid w:val="00F75EA1"/>
    <w:rsid w:val="00F760DA"/>
    <w:rsid w:val="00F7636D"/>
    <w:rsid w:val="00F764D3"/>
    <w:rsid w:val="00F766E2"/>
    <w:rsid w:val="00F76D4A"/>
    <w:rsid w:val="00F76DA4"/>
    <w:rsid w:val="00F7706A"/>
    <w:rsid w:val="00F7734B"/>
    <w:rsid w:val="00F7762D"/>
    <w:rsid w:val="00F776DC"/>
    <w:rsid w:val="00F77BBB"/>
    <w:rsid w:val="00F77C78"/>
    <w:rsid w:val="00F77F98"/>
    <w:rsid w:val="00F8009C"/>
    <w:rsid w:val="00F8058F"/>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62E7"/>
    <w:rsid w:val="00FA6368"/>
    <w:rsid w:val="00FA688B"/>
    <w:rsid w:val="00FA6983"/>
    <w:rsid w:val="00FA6B95"/>
    <w:rsid w:val="00FA6BF6"/>
    <w:rsid w:val="00FA7081"/>
    <w:rsid w:val="00FA70B4"/>
    <w:rsid w:val="00FA7196"/>
    <w:rsid w:val="00FA72EE"/>
    <w:rsid w:val="00FA73C2"/>
    <w:rsid w:val="00FA78F0"/>
    <w:rsid w:val="00FA7917"/>
    <w:rsid w:val="00FA7E40"/>
    <w:rsid w:val="00FB0002"/>
    <w:rsid w:val="00FB03A8"/>
    <w:rsid w:val="00FB0827"/>
    <w:rsid w:val="00FB0E27"/>
    <w:rsid w:val="00FB164F"/>
    <w:rsid w:val="00FB18CB"/>
    <w:rsid w:val="00FB1C26"/>
    <w:rsid w:val="00FB1EAD"/>
    <w:rsid w:val="00FB1EC8"/>
    <w:rsid w:val="00FB2299"/>
    <w:rsid w:val="00FB2367"/>
    <w:rsid w:val="00FB25FA"/>
    <w:rsid w:val="00FB26B9"/>
    <w:rsid w:val="00FB2A37"/>
    <w:rsid w:val="00FB2A88"/>
    <w:rsid w:val="00FB2EAD"/>
    <w:rsid w:val="00FB2F80"/>
    <w:rsid w:val="00FB3255"/>
    <w:rsid w:val="00FB32DF"/>
    <w:rsid w:val="00FB3434"/>
    <w:rsid w:val="00FB38A3"/>
    <w:rsid w:val="00FB3A25"/>
    <w:rsid w:val="00FB3E6D"/>
    <w:rsid w:val="00FB3F08"/>
    <w:rsid w:val="00FB3F8F"/>
    <w:rsid w:val="00FB4038"/>
    <w:rsid w:val="00FB416C"/>
    <w:rsid w:val="00FB4664"/>
    <w:rsid w:val="00FB479F"/>
    <w:rsid w:val="00FB47A5"/>
    <w:rsid w:val="00FB483E"/>
    <w:rsid w:val="00FB4B7F"/>
    <w:rsid w:val="00FB4CD9"/>
    <w:rsid w:val="00FB5127"/>
    <w:rsid w:val="00FB554C"/>
    <w:rsid w:val="00FB55EF"/>
    <w:rsid w:val="00FB61F2"/>
    <w:rsid w:val="00FB6579"/>
    <w:rsid w:val="00FB6980"/>
    <w:rsid w:val="00FB6BD0"/>
    <w:rsid w:val="00FB6DEF"/>
    <w:rsid w:val="00FB7468"/>
    <w:rsid w:val="00FB7B0F"/>
    <w:rsid w:val="00FC0BA2"/>
    <w:rsid w:val="00FC0EDD"/>
    <w:rsid w:val="00FC1354"/>
    <w:rsid w:val="00FC1F03"/>
    <w:rsid w:val="00FC2022"/>
    <w:rsid w:val="00FC2041"/>
    <w:rsid w:val="00FC274B"/>
    <w:rsid w:val="00FC2FBD"/>
    <w:rsid w:val="00FC2FF7"/>
    <w:rsid w:val="00FC322F"/>
    <w:rsid w:val="00FC39F5"/>
    <w:rsid w:val="00FC3B34"/>
    <w:rsid w:val="00FC4177"/>
    <w:rsid w:val="00FC4246"/>
    <w:rsid w:val="00FC4D0D"/>
    <w:rsid w:val="00FC5501"/>
    <w:rsid w:val="00FC583A"/>
    <w:rsid w:val="00FC5AC8"/>
    <w:rsid w:val="00FC5D34"/>
    <w:rsid w:val="00FC5FEF"/>
    <w:rsid w:val="00FC62DC"/>
    <w:rsid w:val="00FC6545"/>
    <w:rsid w:val="00FC65D6"/>
    <w:rsid w:val="00FC6A91"/>
    <w:rsid w:val="00FC6C2F"/>
    <w:rsid w:val="00FC7224"/>
    <w:rsid w:val="00FC72F0"/>
    <w:rsid w:val="00FC7336"/>
    <w:rsid w:val="00FC756A"/>
    <w:rsid w:val="00FC790C"/>
    <w:rsid w:val="00FC7AAA"/>
    <w:rsid w:val="00FC7EDB"/>
    <w:rsid w:val="00FC7F04"/>
    <w:rsid w:val="00FD0009"/>
    <w:rsid w:val="00FD0228"/>
    <w:rsid w:val="00FD06E2"/>
    <w:rsid w:val="00FD07A7"/>
    <w:rsid w:val="00FD0D5E"/>
    <w:rsid w:val="00FD16C7"/>
    <w:rsid w:val="00FD1D00"/>
    <w:rsid w:val="00FD1F5A"/>
    <w:rsid w:val="00FD2369"/>
    <w:rsid w:val="00FD23E4"/>
    <w:rsid w:val="00FD2523"/>
    <w:rsid w:val="00FD2CCB"/>
    <w:rsid w:val="00FD2E72"/>
    <w:rsid w:val="00FD3281"/>
    <w:rsid w:val="00FD3420"/>
    <w:rsid w:val="00FD35E4"/>
    <w:rsid w:val="00FD36B8"/>
    <w:rsid w:val="00FD3938"/>
    <w:rsid w:val="00FD3C3A"/>
    <w:rsid w:val="00FD3E6A"/>
    <w:rsid w:val="00FD41BF"/>
    <w:rsid w:val="00FD4627"/>
    <w:rsid w:val="00FD47EA"/>
    <w:rsid w:val="00FD5296"/>
    <w:rsid w:val="00FD55BF"/>
    <w:rsid w:val="00FD5948"/>
    <w:rsid w:val="00FD596B"/>
    <w:rsid w:val="00FD5B1B"/>
    <w:rsid w:val="00FD5DAE"/>
    <w:rsid w:val="00FD5ED8"/>
    <w:rsid w:val="00FD5EF9"/>
    <w:rsid w:val="00FD63A1"/>
    <w:rsid w:val="00FD65DE"/>
    <w:rsid w:val="00FD67D0"/>
    <w:rsid w:val="00FD6D1A"/>
    <w:rsid w:val="00FD6F7B"/>
    <w:rsid w:val="00FD70A4"/>
    <w:rsid w:val="00FD71C5"/>
    <w:rsid w:val="00FD7264"/>
    <w:rsid w:val="00FD75E2"/>
    <w:rsid w:val="00FD792F"/>
    <w:rsid w:val="00FD7955"/>
    <w:rsid w:val="00FD7ABF"/>
    <w:rsid w:val="00FD7B60"/>
    <w:rsid w:val="00FE033B"/>
    <w:rsid w:val="00FE0613"/>
    <w:rsid w:val="00FE0825"/>
    <w:rsid w:val="00FE0D9B"/>
    <w:rsid w:val="00FE11E9"/>
    <w:rsid w:val="00FE1429"/>
    <w:rsid w:val="00FE1C8D"/>
    <w:rsid w:val="00FE2281"/>
    <w:rsid w:val="00FE2293"/>
    <w:rsid w:val="00FE2814"/>
    <w:rsid w:val="00FE2BD9"/>
    <w:rsid w:val="00FE2EE7"/>
    <w:rsid w:val="00FE2FA0"/>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9CD"/>
    <w:rsid w:val="00FF011E"/>
    <w:rsid w:val="00FF019A"/>
    <w:rsid w:val="00FF04AE"/>
    <w:rsid w:val="00FF06DF"/>
    <w:rsid w:val="00FF0960"/>
    <w:rsid w:val="00FF0B92"/>
    <w:rsid w:val="00FF0D22"/>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997862"/>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1320884986">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 w:id="26360895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1805154173">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31662593">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danilo.bzdok@rwth-aachen.de" TargetMode="External"/><Relationship Id="rId12" Type="http://schemas.openxmlformats.org/officeDocument/2006/relationships/image" Target="media/image1.png"/><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footnotes" Target="footnotes.xml"/><Relationship Id="rId33" Type="http://schemas.microsoft.com/office/2016/09/relationships/commentsIds" Target="commentsIds.xml"/><Relationship Id="rId10" Type="http://schemas.openxmlformats.org/officeDocument/2006/relationships/endnotes" Target="endnote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7C4158-E573-1E48-A5BD-697FC22DCEFE}">
  <ds:schemaRefs>
    <ds:schemaRef ds:uri="http://schemas.openxmlformats.org/officeDocument/2006/bibliography"/>
  </ds:schemaRefs>
</ds:datastoreItem>
</file>

<file path=customXml/itemProps2.xml><?xml version="1.0" encoding="utf-8"?>
<ds:datastoreItem xmlns:ds="http://schemas.openxmlformats.org/officeDocument/2006/customXml" ds:itemID="{CBD31ADA-7CE5-D846-991A-E020129A3B0D}">
  <ds:schemaRefs>
    <ds:schemaRef ds:uri="http://schemas.openxmlformats.org/officeDocument/2006/bibliography"/>
  </ds:schemaRefs>
</ds:datastoreItem>
</file>

<file path=customXml/itemProps3.xml><?xml version="1.0" encoding="utf-8"?>
<ds:datastoreItem xmlns:ds="http://schemas.openxmlformats.org/officeDocument/2006/customXml" ds:itemID="{2B288962-BEAC-CC45-8972-C30744F40A20}">
  <ds:schemaRefs>
    <ds:schemaRef ds:uri="http://schemas.openxmlformats.org/officeDocument/2006/bibliography"/>
  </ds:schemaRefs>
</ds:datastoreItem>
</file>

<file path=customXml/itemProps4.xml><?xml version="1.0" encoding="utf-8"?>
<ds:datastoreItem xmlns:ds="http://schemas.openxmlformats.org/officeDocument/2006/customXml" ds:itemID="{1AF04693-C519-274C-A556-F318989387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2334</Words>
  <Characters>14707</Characters>
  <Application>Microsoft Macintosh Word</Application>
  <DocSecurity>0</DocSecurity>
  <Lines>122</Lines>
  <Paragraphs>34</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170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62</cp:revision>
  <cp:lastPrinted>2018-02-15T09:05:00Z</cp:lastPrinted>
  <dcterms:created xsi:type="dcterms:W3CDTF">2018-03-02T14:01:00Z</dcterms:created>
  <dcterms:modified xsi:type="dcterms:W3CDTF">2018-04-02T15:49:00Z</dcterms:modified>
</cp:coreProperties>
</file>